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45BE" w:rsidRDefault="002E176B" w:rsidP="006632D5">
      <w:pPr>
        <w:jc w:val="center"/>
        <w:rPr>
          <w:b/>
          <w:sz w:val="28"/>
          <w:szCs w:val="28"/>
        </w:rPr>
      </w:pPr>
      <w:r w:rsidRPr="002E176B">
        <w:rPr>
          <w:b/>
          <w:sz w:val="28"/>
          <w:szCs w:val="28"/>
        </w:rPr>
        <w:t>Youtube Endorsement: Changes in Advertising Industry in the Age of Web 2.0</w:t>
      </w:r>
    </w:p>
    <w:p w:rsidR="002E176B" w:rsidRDefault="002E176B" w:rsidP="006632D5">
      <w:pPr>
        <w:jc w:val="center"/>
        <w:rPr>
          <w:b/>
          <w:sz w:val="28"/>
          <w:szCs w:val="28"/>
        </w:rPr>
      </w:pPr>
    </w:p>
    <w:p w:rsidR="00C001B6" w:rsidRDefault="005A7C28" w:rsidP="006632D5">
      <w:pPr>
        <w:jc w:val="center"/>
        <w:rPr>
          <w:b/>
          <w:sz w:val="28"/>
          <w:szCs w:val="28"/>
        </w:rPr>
      </w:pPr>
      <w:r w:rsidRPr="006632D5">
        <w:rPr>
          <w:b/>
          <w:sz w:val="28"/>
          <w:szCs w:val="28"/>
        </w:rPr>
        <w:t xml:space="preserve">Youtube Endorsement : </w:t>
      </w:r>
      <w:r w:rsidR="002E176B">
        <w:rPr>
          <w:b/>
          <w:sz w:val="28"/>
          <w:szCs w:val="28"/>
          <w:lang w:val="en-US"/>
        </w:rPr>
        <w:t xml:space="preserve">Perubahan </w:t>
      </w:r>
      <w:r w:rsidR="00DA7555" w:rsidRPr="006632D5">
        <w:rPr>
          <w:b/>
          <w:sz w:val="28"/>
          <w:szCs w:val="28"/>
        </w:rPr>
        <w:t xml:space="preserve">Industri Periklanan </w:t>
      </w:r>
      <w:r w:rsidR="002E176B">
        <w:rPr>
          <w:b/>
          <w:sz w:val="28"/>
          <w:szCs w:val="28"/>
          <w:lang w:val="en-US"/>
        </w:rPr>
        <w:t xml:space="preserve">di </w:t>
      </w:r>
      <w:r w:rsidR="00DA7555" w:rsidRPr="006632D5">
        <w:rPr>
          <w:b/>
          <w:sz w:val="28"/>
          <w:szCs w:val="28"/>
        </w:rPr>
        <w:t>Era Web 2.0</w:t>
      </w:r>
    </w:p>
    <w:p w:rsidR="005A7C28" w:rsidRDefault="005A7C28" w:rsidP="002645BE"/>
    <w:p w:rsidR="005A7C28" w:rsidRPr="002A2B85" w:rsidRDefault="005A7C28" w:rsidP="005A7C28">
      <w:pPr>
        <w:jc w:val="center"/>
      </w:pPr>
      <w:r>
        <w:t>Taruna Budiono</w:t>
      </w:r>
      <w:r w:rsidR="002A2B85" w:rsidRPr="002A2B85">
        <w:rPr>
          <w:vertAlign w:val="superscript"/>
        </w:rPr>
        <w:t>1</w:t>
      </w:r>
      <w:r w:rsidR="002A2B85">
        <w:t>, Agus Triyono</w:t>
      </w:r>
      <w:r w:rsidR="002A2B85" w:rsidRPr="002A2B85">
        <w:rPr>
          <w:vertAlign w:val="superscript"/>
        </w:rPr>
        <w:t>2</w:t>
      </w:r>
    </w:p>
    <w:p w:rsidR="005A7C28" w:rsidRDefault="002A2B85" w:rsidP="005A7C28">
      <w:pPr>
        <w:jc w:val="center"/>
      </w:pPr>
      <w:r w:rsidRPr="002A2B85">
        <w:rPr>
          <w:vertAlign w:val="superscript"/>
        </w:rPr>
        <w:t>1</w:t>
      </w:r>
      <w:r>
        <w:rPr>
          <w:vertAlign w:val="superscript"/>
        </w:rPr>
        <w:t>,2</w:t>
      </w:r>
      <w:r w:rsidR="00850B39">
        <w:t>Program Studi Broadcasting, Universitas Dian Nuswantoro Semarang</w:t>
      </w:r>
    </w:p>
    <w:p w:rsidR="00850B39" w:rsidRDefault="00850B39" w:rsidP="005A7C28">
      <w:pPr>
        <w:jc w:val="center"/>
      </w:pPr>
      <w:r>
        <w:t xml:space="preserve">Jl. </w:t>
      </w:r>
      <w:r w:rsidRPr="00850B39">
        <w:t>Imam Bonjol No.207, Pendrikan Kidul, Kota Semarang, 50131</w:t>
      </w:r>
    </w:p>
    <w:p w:rsidR="005A7C28" w:rsidRDefault="005A7C28" w:rsidP="005A7C28">
      <w:pPr>
        <w:jc w:val="center"/>
      </w:pPr>
      <w:r>
        <w:t xml:space="preserve">Email: </w:t>
      </w:r>
      <w:hyperlink r:id="rId8" w:history="1">
        <w:r w:rsidR="002A2B85" w:rsidRPr="002A2B85">
          <w:rPr>
            <w:rStyle w:val="Hyperlink"/>
            <w:color w:val="auto"/>
            <w:u w:val="none"/>
          </w:rPr>
          <w:t>tarunabudiono@gmail.com</w:t>
        </w:r>
      </w:hyperlink>
    </w:p>
    <w:p w:rsidR="00D346A2" w:rsidRDefault="00D346A2" w:rsidP="00D346A2"/>
    <w:p w:rsidR="00B078CF" w:rsidRPr="00D463D5" w:rsidRDefault="00B078CF" w:rsidP="00B078CF">
      <w:pPr>
        <w:spacing w:line="480" w:lineRule="auto"/>
        <w:jc w:val="center"/>
        <w:rPr>
          <w:b/>
          <w:i/>
        </w:rPr>
      </w:pPr>
      <w:r w:rsidRPr="00D463D5">
        <w:rPr>
          <w:b/>
          <w:i/>
        </w:rPr>
        <w:t>Abstract</w:t>
      </w:r>
    </w:p>
    <w:p w:rsidR="00B078CF" w:rsidRPr="008B556B" w:rsidRDefault="00B078CF" w:rsidP="00D463D5">
      <w:pPr>
        <w:ind w:firstLine="720"/>
        <w:jc w:val="both"/>
        <w:rPr>
          <w:i/>
        </w:rPr>
      </w:pPr>
      <w:r w:rsidRPr="008B556B">
        <w:rPr>
          <w:i/>
        </w:rPr>
        <w:t>The Internet presence in the 1980s provided product owners an alternative to advertise using relatively new media, even though Internet advertising had only developed in the 1990s. Web 2.0 is a new phase of Internet technology that allows users to contribute to Internet content, the Internet is an interactive medium. This study provides an overview of how YouTube Channel Endorsement produces a change in the advertising process and changes in the pattern of interaction between advertising industry players that we have known so far. This study presented three patterns of interaction that occur in the advertising industry in the context of YouTube channel endorsement. The theory used as the basis for thinking is Media Ecology, while Case Study are used as research model. Data were obtained through in-depth interviews with five informants working in the advertising industry. Three speakers came from the advertising agency, and two speakers each worked as YouTubers, and at Multi Channel Network company. The research findings illustrate how YouTube channel endorsement brings changes in interaction patterns and production processes carried out by the advertising industry players. YouTube channel endorsement also gave rise to new players in the advertising industry who had never appeared in the conventional advertising industry, namely the Multi Channel Network.</w:t>
      </w:r>
    </w:p>
    <w:p w:rsidR="00B078CF" w:rsidRDefault="00B078CF" w:rsidP="00B078CF">
      <w:pPr>
        <w:jc w:val="both"/>
        <w:rPr>
          <w:i/>
        </w:rPr>
      </w:pPr>
      <w:r w:rsidRPr="001F7DB5">
        <w:rPr>
          <w:b/>
          <w:i/>
        </w:rPr>
        <w:t>Keywords:</w:t>
      </w:r>
      <w:r>
        <w:rPr>
          <w:i/>
        </w:rPr>
        <w:tab/>
      </w:r>
      <w:r w:rsidRPr="001F7DB5">
        <w:rPr>
          <w:i/>
        </w:rPr>
        <w:t xml:space="preserve">advertising; YouTube; Web 2.0; </w:t>
      </w:r>
      <w:r>
        <w:rPr>
          <w:i/>
        </w:rPr>
        <w:t>Endorsement</w:t>
      </w:r>
    </w:p>
    <w:p w:rsidR="00B078CF" w:rsidRDefault="00B078CF" w:rsidP="00AE5A24">
      <w:pPr>
        <w:jc w:val="center"/>
      </w:pPr>
    </w:p>
    <w:p w:rsidR="00B078CF" w:rsidRDefault="00B078CF" w:rsidP="00AE5A24">
      <w:pPr>
        <w:jc w:val="center"/>
      </w:pPr>
    </w:p>
    <w:p w:rsidR="00D346A2" w:rsidRPr="00D463D5" w:rsidRDefault="0069681A" w:rsidP="00AE5A24">
      <w:pPr>
        <w:jc w:val="center"/>
        <w:rPr>
          <w:b/>
          <w:i/>
        </w:rPr>
      </w:pPr>
      <w:r w:rsidRPr="00D463D5">
        <w:rPr>
          <w:b/>
          <w:i/>
        </w:rPr>
        <w:t>Abstrak</w:t>
      </w:r>
    </w:p>
    <w:p w:rsidR="0069681A" w:rsidRPr="00D463D5" w:rsidRDefault="0069681A" w:rsidP="00D463D5">
      <w:pPr>
        <w:ind w:firstLine="720"/>
        <w:jc w:val="both"/>
        <w:rPr>
          <w:i/>
        </w:rPr>
      </w:pPr>
      <w:r w:rsidRPr="00D463D5">
        <w:rPr>
          <w:i/>
        </w:rPr>
        <w:t>Kehadiran Internet pada tahun 1980-an memberikan alternatif kepada pemilik produk untuk beriklan menggunakan media yang relatif baru, meskipun iklan Internet baru berkembang pada tahun 1990-an.</w:t>
      </w:r>
      <w:r w:rsidR="00082B43" w:rsidRPr="00D463D5">
        <w:rPr>
          <w:i/>
        </w:rPr>
        <w:t xml:space="preserve"> Web 2.0 adalah fase baru teknologi Internet yang memungkinkan user untuk memberi kontribusi pada konten Internet, </w:t>
      </w:r>
      <w:r w:rsidR="00133F51" w:rsidRPr="00D463D5">
        <w:rPr>
          <w:i/>
        </w:rPr>
        <w:t xml:space="preserve">yang akhirnya </w:t>
      </w:r>
      <w:r w:rsidR="00EE3359" w:rsidRPr="00D463D5">
        <w:rPr>
          <w:i/>
        </w:rPr>
        <w:t xml:space="preserve">menjadikan Internet </w:t>
      </w:r>
      <w:r w:rsidR="00082B43" w:rsidRPr="00D463D5">
        <w:rPr>
          <w:i/>
        </w:rPr>
        <w:t>bersifat interaktif.</w:t>
      </w:r>
      <w:r w:rsidRPr="00D463D5">
        <w:rPr>
          <w:i/>
        </w:rPr>
        <w:t xml:space="preserve"> Penelitian ini memberikan gambaran tentang </w:t>
      </w:r>
      <w:r w:rsidR="00A0143C" w:rsidRPr="00D463D5">
        <w:rPr>
          <w:i/>
        </w:rPr>
        <w:t>bagaimana YouTube Channel Endorsement</w:t>
      </w:r>
      <w:r w:rsidR="00F30079" w:rsidRPr="00D463D5">
        <w:rPr>
          <w:i/>
        </w:rPr>
        <w:t xml:space="preserve"> menghasilkan suatu perubahan</w:t>
      </w:r>
      <w:r w:rsidR="00A0143C" w:rsidRPr="00D463D5">
        <w:rPr>
          <w:i/>
        </w:rPr>
        <w:t xml:space="preserve"> </w:t>
      </w:r>
      <w:r w:rsidRPr="00D463D5">
        <w:rPr>
          <w:i/>
        </w:rPr>
        <w:t>proses beriklan dan perubahan pola interaksi antar pelaku industri periklanan</w:t>
      </w:r>
      <w:r w:rsidR="00F64EC7" w:rsidRPr="00D463D5">
        <w:rPr>
          <w:i/>
        </w:rPr>
        <w:t xml:space="preserve"> yang selama ini kita kenal. Dalam penelitian ini dipaparkan tiga pola interaksi yang terjadi dalam industri periklanan dalam kont</w:t>
      </w:r>
      <w:r w:rsidR="00BD3C0B" w:rsidRPr="00D463D5">
        <w:rPr>
          <w:i/>
        </w:rPr>
        <w:t>eks YouTube channel endorsement</w:t>
      </w:r>
      <w:r w:rsidR="009B6031" w:rsidRPr="00D463D5">
        <w:rPr>
          <w:i/>
        </w:rPr>
        <w:t>.</w:t>
      </w:r>
      <w:r w:rsidR="00D31CB9" w:rsidRPr="00D463D5">
        <w:rPr>
          <w:i/>
        </w:rPr>
        <w:t xml:space="preserve"> Teori yang digunakan sebagai landasan berfikir adalah teori Ekologi Media, sedangkan model penelitian yang digunakan adalah Studi Kasus. Data diperoleh melalui wawancara mendalam terhadap lima orang informan yang bekerja di industri periklanan. Tiga narasumber berasal dari agency iklan, dan dua narasumber masing-masing bekerja sebagai YouTubers, dan di </w:t>
      </w:r>
      <w:r w:rsidR="00D31CB9" w:rsidRPr="00D463D5">
        <w:rPr>
          <w:i/>
        </w:rPr>
        <w:lastRenderedPageBreak/>
        <w:t>sebuah perusahaan Multi Channel Network. Hasil temuan penelitian menggambarkan bagaimana YouTube channel endorsement membawa perubahan pola interaksi dan proses produksi yang dilakukan oleh para pelaku industri periklanan. YouTube channel endorsement juga memunculkan pemain baru dalam industri periklanan yang sebelumnya tidak pernah muncul di i</w:t>
      </w:r>
      <w:r w:rsidR="00FC6B60" w:rsidRPr="00D463D5">
        <w:rPr>
          <w:i/>
        </w:rPr>
        <w:t>ndustri periklanan konvensional, yaitu Multi Channel Network.</w:t>
      </w:r>
    </w:p>
    <w:p w:rsidR="00AB7F62" w:rsidRPr="00D463D5" w:rsidRDefault="00AB7F62" w:rsidP="00AE5A24">
      <w:pPr>
        <w:jc w:val="both"/>
        <w:rPr>
          <w:rFonts w:eastAsiaTheme="minorHAnsi" w:cstheme="minorBidi"/>
          <w:i/>
          <w:lang w:eastAsia="en-US"/>
        </w:rPr>
      </w:pPr>
      <w:r w:rsidRPr="00D463D5">
        <w:rPr>
          <w:rFonts w:eastAsiaTheme="minorHAnsi" w:cstheme="minorBidi"/>
          <w:i/>
          <w:lang w:eastAsia="en-US"/>
        </w:rPr>
        <w:t>Kata kunci:</w:t>
      </w:r>
      <w:r w:rsidR="003A6480" w:rsidRPr="00D463D5">
        <w:rPr>
          <w:rFonts w:eastAsiaTheme="minorHAnsi" w:cstheme="minorBidi"/>
          <w:i/>
          <w:lang w:eastAsia="en-US"/>
        </w:rPr>
        <w:tab/>
      </w:r>
      <w:r w:rsidRPr="00D463D5">
        <w:rPr>
          <w:rFonts w:eastAsiaTheme="minorHAnsi" w:cstheme="minorBidi"/>
          <w:i/>
          <w:lang w:eastAsia="en-US"/>
        </w:rPr>
        <w:t>Iklan; YouTube; Web 2.0; Endorsement</w:t>
      </w:r>
    </w:p>
    <w:p w:rsidR="00CD34FF" w:rsidRDefault="00CD34FF" w:rsidP="0069681A">
      <w:pPr>
        <w:spacing w:line="480" w:lineRule="auto"/>
        <w:jc w:val="both"/>
        <w:rPr>
          <w:i/>
        </w:rPr>
      </w:pPr>
    </w:p>
    <w:p w:rsidR="00CD34FF" w:rsidRDefault="004D3590" w:rsidP="00FD5496">
      <w:pPr>
        <w:jc w:val="both"/>
        <w:rPr>
          <w:b/>
        </w:rPr>
      </w:pPr>
      <w:r>
        <w:rPr>
          <w:b/>
        </w:rPr>
        <w:t>Pendahuluan</w:t>
      </w:r>
    </w:p>
    <w:p w:rsidR="0035691D" w:rsidRDefault="00796F95" w:rsidP="00D463D5">
      <w:pPr>
        <w:ind w:firstLine="720"/>
        <w:jc w:val="both"/>
        <w:rPr>
          <w:lang w:val="en-US"/>
        </w:rPr>
      </w:pPr>
      <w:r w:rsidRPr="00796F95">
        <w:rPr>
          <w:lang w:val="en-US"/>
        </w:rPr>
        <w:t xml:space="preserve">Perkembangan dunia digital di Indonesia dalam sepuluh tahun terakhir mengalami peningkatan yang </w:t>
      </w:r>
      <w:r w:rsidRPr="00796F95">
        <w:t>luar biasa</w:t>
      </w:r>
      <w:r w:rsidRPr="00796F95">
        <w:rPr>
          <w:lang w:val="en-US"/>
        </w:rPr>
        <w:t xml:space="preserve">. Data dari website </w:t>
      </w:r>
      <w:r w:rsidRPr="00796F95">
        <w:rPr>
          <w:i/>
        </w:rPr>
        <w:t>We Are Social</w:t>
      </w:r>
      <w:r w:rsidRPr="00796F95">
        <w:rPr>
          <w:lang w:val="en-US"/>
        </w:rPr>
        <w:t xml:space="preserve"> menunjukkan ada </w:t>
      </w:r>
      <w:r w:rsidR="00884E82">
        <w:t>150</w:t>
      </w:r>
      <w:r w:rsidRPr="00796F95">
        <w:t xml:space="preserve"> Juta</w:t>
      </w:r>
      <w:r w:rsidRPr="00796F95">
        <w:rPr>
          <w:lang w:val="en-US"/>
        </w:rPr>
        <w:t xml:space="preserve"> pengguna Internet </w:t>
      </w:r>
      <w:r w:rsidRPr="00796F95">
        <w:t xml:space="preserve">aktif </w:t>
      </w:r>
      <w:r w:rsidRPr="00796F95">
        <w:rPr>
          <w:lang w:val="en-US"/>
        </w:rPr>
        <w:t xml:space="preserve">di Indonesia pada bulan </w:t>
      </w:r>
      <w:r w:rsidRPr="00796F95">
        <w:t>januari</w:t>
      </w:r>
      <w:r w:rsidRPr="00796F95">
        <w:rPr>
          <w:lang w:val="en-US"/>
        </w:rPr>
        <w:t xml:space="preserve"> 201</w:t>
      </w:r>
      <w:r w:rsidR="00884E82">
        <w:t>9</w:t>
      </w:r>
      <w:r w:rsidRPr="00796F95">
        <w:rPr>
          <w:lang w:val="en-US"/>
        </w:rPr>
        <w:t>. Perkembangan ini menyebabkan ramainya arus informasi yang beredar di Internet, baik melalui portal Internet maupun media sosial.</w:t>
      </w:r>
      <w:r w:rsidR="003C1786">
        <w:rPr>
          <w:lang w:val="en-US"/>
        </w:rPr>
        <w:t xml:space="preserve"> </w:t>
      </w:r>
    </w:p>
    <w:p w:rsidR="003C1786" w:rsidRDefault="0035691D" w:rsidP="0029136A">
      <w:pPr>
        <w:ind w:firstLine="720"/>
        <w:jc w:val="both"/>
        <w:rPr>
          <w:lang w:val="en-US"/>
        </w:rPr>
      </w:pPr>
      <w:r>
        <w:rPr>
          <w:lang w:val="en-US"/>
        </w:rPr>
        <w:t xml:space="preserve">Sistem komunikasi internet pada </w:t>
      </w:r>
      <w:r w:rsidRPr="0035691D">
        <w:rPr>
          <w:lang w:val="en-US"/>
        </w:rPr>
        <w:t>pri</w:t>
      </w:r>
      <w:r>
        <w:rPr>
          <w:lang w:val="en-US"/>
        </w:rPr>
        <w:t xml:space="preserve">nsipnya didesain sebagai sebuah </w:t>
      </w:r>
      <w:r w:rsidRPr="0035691D">
        <w:rPr>
          <w:lang w:val="en-US"/>
        </w:rPr>
        <w:t>sistem na</w:t>
      </w:r>
      <w:r>
        <w:rPr>
          <w:lang w:val="en-US"/>
        </w:rPr>
        <w:t xml:space="preserve">rrowcasting, yang mana di satu </w:t>
      </w:r>
      <w:r w:rsidRPr="0035691D">
        <w:rPr>
          <w:lang w:val="en-US"/>
        </w:rPr>
        <w:t xml:space="preserve">sisi </w:t>
      </w:r>
      <w:r w:rsidRPr="0035691D">
        <w:rPr>
          <w:i/>
          <w:lang w:val="en-US"/>
        </w:rPr>
        <w:t>user</w:t>
      </w:r>
      <w:r w:rsidRPr="0035691D">
        <w:rPr>
          <w:lang w:val="en-US"/>
        </w:rPr>
        <w:t xml:space="preserve"> </w:t>
      </w:r>
      <w:r>
        <w:rPr>
          <w:lang w:val="en-US"/>
        </w:rPr>
        <w:t xml:space="preserve">mengakses dan memilih informasi </w:t>
      </w:r>
      <w:r w:rsidRPr="0035691D">
        <w:rPr>
          <w:lang w:val="en-US"/>
        </w:rPr>
        <w:t>yang</w:t>
      </w:r>
      <w:r>
        <w:rPr>
          <w:lang w:val="en-US"/>
        </w:rPr>
        <w:t xml:space="preserve"> sesuai dengan kebutuhannya. Di</w:t>
      </w:r>
      <w:r w:rsidRPr="0035691D">
        <w:rPr>
          <w:lang w:val="en-US"/>
        </w:rPr>
        <w:t>sisi la</w:t>
      </w:r>
      <w:r>
        <w:rPr>
          <w:lang w:val="en-US"/>
        </w:rPr>
        <w:t xml:space="preserve">in, internet yang awalnya mampu </w:t>
      </w:r>
      <w:r w:rsidRPr="0035691D">
        <w:rPr>
          <w:lang w:val="en-US"/>
        </w:rPr>
        <w:t>memberika</w:t>
      </w:r>
      <w:r>
        <w:rPr>
          <w:lang w:val="en-US"/>
        </w:rPr>
        <w:t xml:space="preserve">n full service web information, </w:t>
      </w:r>
      <w:r w:rsidRPr="0035691D">
        <w:rPr>
          <w:lang w:val="en-US"/>
        </w:rPr>
        <w:t>akhirn</w:t>
      </w:r>
      <w:r>
        <w:rPr>
          <w:lang w:val="en-US"/>
        </w:rPr>
        <w:t xml:space="preserve">ya menjadi portal yang melayani informasi sesuai fokusnya </w:t>
      </w:r>
      <w:r w:rsidR="0029136A">
        <w:rPr>
          <w:lang w:val="en-US"/>
        </w:rPr>
        <w:fldChar w:fldCharType="begin" w:fldLock="1"/>
      </w:r>
      <w:r w:rsidR="00B973BA">
        <w:rPr>
          <w:lang w:val="en-US"/>
        </w:rPr>
        <w:instrText>ADDIN CSL_CITATION {"citationItems":[{"id":"ITEM-1","itemData":{"DOI":"10.24329/aspikom.v1i3.22","ISSN":"2087-0442","abstract":"My aim in writing this paper is to describe that in this fast-changing world, media in Indonesia has undergone a rapid transformation. Digital technology continues to reshape the mass media landscape using internet technology. Internet brings a technical communication revolution, a fundamental change takes place in the structure of connections, artificial memories and the reproduction of their content. Internet technology has made communication much easier and less expensive. It has attracted many people and has penetrated into people’s daily lives. The mass media also have accepted the internet. Almost all forms of traditional media (old media) in local media, such as radio, television, and newspaper have extended their work into this new field. The internet and the World Wide Web have both significantly influenced modern journalism. \r \r In online media allows readers to enjoy browsing their product and service of contents, such as news feed, podcasts, desktop alert, news on mobile phones, PDA and others mobile devices. Online media offer not only text but also digital images , audio file, moving images (video), internet radio and internet t v. The interactive features of the internet seemingly imply that online media have more advantages than traditional media forms (old media). So, the internet have dramatically evolved become new media with characteristic multimedia, hypertext, interactivity, archives , and virtuality. The most important structural new media characteristic is the integration of telecommunications, data communications and mass communication in a single medium – it is the convergence. It should be pointed out that the trend toward digital is affecting the various media and brings the local media in East Java to become a global media, where breaking news from Surabaya or anywhere in East Java is transmitted to around the world in a matter of minutes . \r \r The research was carried out to find out how user reception on convergence media, journalism and local media on the site of SuaraSurabaya.net and how to access subjective meanings that they have created based on t heir understanding on online media so far. The research is also interested in looking into user reception on information and communication technology based on its relevance with the selected theme namely discourses on global media in website of Radio Suara Surabaya.","author":[{"dropping-particle":"","family":"Hadi","given":"Ido Prijana","non-dropping-particle":"","parse-names":false,"suffix":""}],"container-title":"Jurnal ASPIKOM","id":"ITEM-1","issue":"3","issued":{"date-parts":[["2011"]]},"page":"231","title":"Pengguna Media Interaktif Sebagai Kenyataan Maya: Studi Resepsi Khalayak Suarasurabaya.net Sebagai Media Interaktif","type":"article-journal","volume":"1"},"uris":["http://www.mendeley.com/documents/?uuid=9bc1860b-d045-4e69-99bb-e33bf768229e"]}],"mendeley":{"formattedCitation":"(Hadi, 2011)","plainTextFormattedCitation":"(Hadi, 2011)","previouslyFormattedCitation":"(Hadi, 2011)"},"properties":{"noteIndex":0},"schema":"https://github.com/citation-style-language/schema/raw/master/csl-citation.json"}</w:instrText>
      </w:r>
      <w:r w:rsidR="0029136A">
        <w:rPr>
          <w:lang w:val="en-US"/>
        </w:rPr>
        <w:fldChar w:fldCharType="separate"/>
      </w:r>
      <w:r w:rsidR="0029136A" w:rsidRPr="0029136A">
        <w:rPr>
          <w:noProof/>
          <w:lang w:val="en-US"/>
        </w:rPr>
        <w:t>(Hadi, 2011)</w:t>
      </w:r>
      <w:r w:rsidR="0029136A">
        <w:rPr>
          <w:lang w:val="en-US"/>
        </w:rPr>
        <w:fldChar w:fldCharType="end"/>
      </w:r>
      <w:r w:rsidR="0029136A">
        <w:rPr>
          <w:lang w:val="en-US"/>
        </w:rPr>
        <w:t xml:space="preserve">. </w:t>
      </w:r>
      <w:r w:rsidR="003C1786" w:rsidRPr="003C1786">
        <w:rPr>
          <w:lang w:val="en-US"/>
        </w:rPr>
        <w:t xml:space="preserve">Teknologi terbaru </w:t>
      </w:r>
      <w:r>
        <w:rPr>
          <w:lang w:val="en-US"/>
        </w:rPr>
        <w:t xml:space="preserve">ini </w:t>
      </w:r>
      <w:r w:rsidR="003C1786" w:rsidRPr="003C1786">
        <w:rPr>
          <w:lang w:val="en-US"/>
        </w:rPr>
        <w:t>juga memp</w:t>
      </w:r>
      <w:r w:rsidR="003C1786">
        <w:rPr>
          <w:lang w:val="en-US"/>
        </w:rPr>
        <w:t xml:space="preserve">erkenankan kita untuk membentuk </w:t>
      </w:r>
      <w:r w:rsidR="003C1786" w:rsidRPr="003C1786">
        <w:rPr>
          <w:lang w:val="en-US"/>
        </w:rPr>
        <w:t>suatu kelompok atau komunitas di</w:t>
      </w:r>
      <w:r w:rsidR="003C1786">
        <w:rPr>
          <w:lang w:val="en-US"/>
        </w:rPr>
        <w:t xml:space="preserve">mana kita dapat terhubung dalam suatu jaringan komunikasi </w:t>
      </w:r>
      <w:r w:rsidR="003C1786">
        <w:rPr>
          <w:lang w:val="en-US"/>
        </w:rPr>
        <w:fldChar w:fldCharType="begin" w:fldLock="1"/>
      </w:r>
      <w:r w:rsidR="0029136A">
        <w:rPr>
          <w:lang w:val="en-US"/>
        </w:rPr>
        <w:instrText>ADDIN CSL_CITATION {"citationItems":[{"id":"ITEM-1","itemData":{"DOI":"10.24329/aspikom.v1i1.8","ISSN":"2087-0442","abstract":"The development of communication always connect with the technology development of human being. Concepts and theories which establish in a period will be change in the time where technology dominated human being. The newest technology of internet web 2.0 become a new way to build community where we ca connect in communication network. Interpersonal \r communication include in the new process of communication in internet based on web 2.0. This is a new era, the era revolting how people communicate each other in social network website.","author":[{"dropping-particle":"","family":"Zubair","given":"Agustina","non-dropping-particle":"","parse-names":false,"suffix":""}],"container-title":"Jurnal ASPIKOM","id":"ITEM-1","issue":"1","issued":{"date-parts":[["2017"]]},"page":"60","title":"Fenomena Facebook: Keterlibatan Teknologi Komunikasi dalam Perkembangan Komunikasi Manusia","type":"article-journal","volume":"1"},"uris":["http://www.mendeley.com/documents/?uuid=86e080d8-e6e6-475b-a817-6406fdddc652"]}],"mendeley":{"formattedCitation":"(Zubair, 2017)","plainTextFormattedCitation":"(Zubair, 2017)","previouslyFormattedCitation":"(Zubair, 2017)"},"properties":{"noteIndex":0},"schema":"https://github.com/citation-style-language/schema/raw/master/csl-citation.json"}</w:instrText>
      </w:r>
      <w:r w:rsidR="003C1786">
        <w:rPr>
          <w:lang w:val="en-US"/>
        </w:rPr>
        <w:fldChar w:fldCharType="separate"/>
      </w:r>
      <w:r w:rsidR="003C1786" w:rsidRPr="003C1786">
        <w:rPr>
          <w:noProof/>
          <w:lang w:val="en-US"/>
        </w:rPr>
        <w:t>(Zubair, 2017)</w:t>
      </w:r>
      <w:r w:rsidR="003C1786">
        <w:rPr>
          <w:lang w:val="en-US"/>
        </w:rPr>
        <w:fldChar w:fldCharType="end"/>
      </w:r>
      <w:r w:rsidR="003C1786">
        <w:rPr>
          <w:lang w:val="en-US"/>
        </w:rPr>
        <w:t xml:space="preserve">. Jaringan Komunikasi ini diwujudkan Internet melalui media sosial. </w:t>
      </w:r>
    </w:p>
    <w:p w:rsidR="00796F95" w:rsidRPr="00B973BA" w:rsidRDefault="00730132" w:rsidP="00730132">
      <w:pPr>
        <w:ind w:firstLine="720"/>
        <w:jc w:val="both"/>
        <w:rPr>
          <w:lang w:val="en-US"/>
        </w:rPr>
      </w:pPr>
      <w:r>
        <w:rPr>
          <w:rFonts w:eastAsiaTheme="minorHAnsi"/>
          <w:color w:val="231F20"/>
          <w:lang w:val="en-US" w:eastAsia="en-US"/>
        </w:rPr>
        <w:t xml:space="preserve">Palmer dan Koening-Lewis mengkarakterisasi media sosial sebagai aplikasi </w:t>
      </w:r>
      <w:r>
        <w:rPr>
          <w:rFonts w:eastAsiaTheme="minorHAnsi"/>
          <w:i/>
          <w:iCs/>
          <w:color w:val="231F20"/>
          <w:lang w:val="en-US" w:eastAsia="en-US"/>
        </w:rPr>
        <w:t>online</w:t>
      </w:r>
      <w:r>
        <w:rPr>
          <w:rFonts w:eastAsiaTheme="minorHAnsi"/>
          <w:color w:val="231F20"/>
          <w:lang w:val="en-US" w:eastAsia="en-US"/>
        </w:rPr>
        <w:t xml:space="preserve">, </w:t>
      </w:r>
      <w:r>
        <w:rPr>
          <w:rFonts w:eastAsiaTheme="minorHAnsi"/>
          <w:i/>
          <w:iCs/>
          <w:color w:val="231F20"/>
          <w:lang w:val="en-US" w:eastAsia="en-US"/>
        </w:rPr>
        <w:t>platform</w:t>
      </w:r>
      <w:r>
        <w:rPr>
          <w:rFonts w:eastAsiaTheme="minorHAnsi"/>
          <w:color w:val="231F20"/>
          <w:lang w:val="en-US" w:eastAsia="en-US"/>
        </w:rPr>
        <w:t xml:space="preserve"> dan media yang ditargetkan untuk membuat interaksi, kerjasama dan pertukaran konten lebih mudah </w:t>
      </w:r>
      <w:r w:rsidR="003C1786">
        <w:rPr>
          <w:rFonts w:eastAsiaTheme="minorHAnsi"/>
          <w:color w:val="231F20"/>
          <w:lang w:val="en-US" w:eastAsia="en-US"/>
        </w:rPr>
        <w:fldChar w:fldCharType="begin" w:fldLock="1"/>
      </w:r>
      <w:r w:rsidR="003C1786">
        <w:rPr>
          <w:rFonts w:eastAsiaTheme="minorHAnsi"/>
          <w:color w:val="231F20"/>
          <w:lang w:val="en-US" w:eastAsia="en-US"/>
        </w:rPr>
        <w:instrText>ADDIN CSL_CITATION {"citationItems":[{"id":"ITEM-1","itemData":{"DOI":"10.24329/aspikom.v4i1.535","ISSN":"2087-0442","abstract":"The importance of implementing the corporate communication model at Sari Ater Hotel &amp; Resort in the face of the industrial revolution 4.0 is faced with the use of new media and the effects of these changes on the company. The purpose of this study was to find out and find the corporate communication model of Sari Ater Hotel &amp; Resort. The study used descriptive qualitative method, where data was obtained through in-depth interviews (in-depth interviews) and observations of informants (Director of Sales, Marketing Manager, and Public Relations Manager). The results of this study indicate that the social media communication model for corporate Sari Ater Hotels &amp; Resort is relevant because in reality digital media has an influence on the implementation of Public Relations activities R Sari Ater Hotel &amp; Resort has even been used as a medium to interact with the public, both internal and external public because through the internet can be known various information and issues that are developing or changes that occur so that a PR practitioner Sari Ater Hotel &amp; Resort can access all information required according to the needs of the organization. The research findings are interactional communication models that can be applied at Sari Ater Hotel &amp; Resort in the face of a linear and circular 4.0 industrial revolution","author":[{"dropping-particle":"","family":"Ruliana","given":"Poppy","non-dropping-particle":"","parse-names":false,"suffix":""},{"dropping-particle":"","family":"Lestari","given":"Puji","non-dropping-particle":"","parse-names":false,"suffix":""},{"dropping-particle":"","family":"Andrini","given":"Susi","non-dropping-particle":"","parse-names":false,"suffix":""}],"container-title":"Jurnal ASPIKOM","id":"ITEM-1","issue":"1","issued":{"date-parts":[["2019"]]},"page":"60","title":"Model Komunikasi Korporat Sari Ater Hotel &amp; Resort Dalam Menghadapi Revolusi Industri 4.0","type":"article-journal","volume":"4"},"uris":["http://www.mendeley.com/documents/?uuid=eeab2a80-20bf-4ca9-9493-4ff707c34d0f"]}],"mendeley":{"formattedCitation":"(Ruliana et al., 2019)","manualFormatting":"(Palmer dalam Ruliana et al., 2019)","plainTextFormattedCitation":"(Ruliana et al., 2019)","previouslyFormattedCitation":"(Ruliana et al., 2019)"},"properties":{"noteIndex":0},"schema":"https://github.com/citation-style-language/schema/raw/master/csl-citation.json"}</w:instrText>
      </w:r>
      <w:r w:rsidR="003C1786">
        <w:rPr>
          <w:rFonts w:eastAsiaTheme="minorHAnsi"/>
          <w:color w:val="231F20"/>
          <w:lang w:val="en-US" w:eastAsia="en-US"/>
        </w:rPr>
        <w:fldChar w:fldCharType="separate"/>
      </w:r>
      <w:r w:rsidR="003C1786" w:rsidRPr="003C1786">
        <w:rPr>
          <w:rFonts w:eastAsiaTheme="minorHAnsi"/>
          <w:noProof/>
          <w:color w:val="231F20"/>
          <w:lang w:val="en-US" w:eastAsia="en-US"/>
        </w:rPr>
        <w:t>(</w:t>
      </w:r>
      <w:r w:rsidR="003C1786">
        <w:rPr>
          <w:rFonts w:eastAsiaTheme="minorHAnsi"/>
          <w:noProof/>
          <w:color w:val="231F20"/>
          <w:lang w:val="en-US" w:eastAsia="en-US"/>
        </w:rPr>
        <w:t xml:space="preserve">Palmer dalam </w:t>
      </w:r>
      <w:r w:rsidR="003C1786" w:rsidRPr="003C1786">
        <w:rPr>
          <w:rFonts w:eastAsiaTheme="minorHAnsi"/>
          <w:noProof/>
          <w:color w:val="231F20"/>
          <w:lang w:val="en-US" w:eastAsia="en-US"/>
        </w:rPr>
        <w:t>Ruliana et al., 2019)</w:t>
      </w:r>
      <w:r w:rsidR="003C1786">
        <w:rPr>
          <w:rFonts w:eastAsiaTheme="minorHAnsi"/>
          <w:color w:val="231F20"/>
          <w:lang w:val="en-US" w:eastAsia="en-US"/>
        </w:rPr>
        <w:fldChar w:fldCharType="end"/>
      </w:r>
      <w:r>
        <w:rPr>
          <w:rFonts w:eastAsiaTheme="minorHAnsi"/>
          <w:color w:val="231F20"/>
          <w:lang w:val="en-US" w:eastAsia="en-US"/>
        </w:rPr>
        <w:t>.</w:t>
      </w:r>
      <w:r>
        <w:rPr>
          <w:lang w:val="en-US"/>
        </w:rPr>
        <w:t xml:space="preserve"> </w:t>
      </w:r>
      <w:r w:rsidR="00796F95" w:rsidRPr="00796F95">
        <w:rPr>
          <w:lang w:val="en-US"/>
        </w:rPr>
        <w:t xml:space="preserve">Media sosial </w:t>
      </w:r>
      <w:r w:rsidR="00796F95" w:rsidRPr="00796F95">
        <w:t xml:space="preserve">sendiri </w:t>
      </w:r>
      <w:r w:rsidR="00796F95" w:rsidRPr="00796F95">
        <w:rPr>
          <w:lang w:val="en-US"/>
        </w:rPr>
        <w:t xml:space="preserve">sebagai salah satu bentuk platform dalam media Internet juga memiliki banyak pengguna di Indonesia. </w:t>
      </w:r>
      <w:r w:rsidR="00796F95" w:rsidRPr="00796F95">
        <w:t xml:space="preserve">Sebagai negara dengan pengguna Internet aktif nomor empat terbesar di dunia, </w:t>
      </w:r>
      <w:r w:rsidR="00796F95" w:rsidRPr="00796F95">
        <w:rPr>
          <w:i/>
          <w:lang w:val="en-US"/>
        </w:rPr>
        <w:t>We are social</w:t>
      </w:r>
      <w:r w:rsidR="00796F95" w:rsidRPr="00796F95">
        <w:rPr>
          <w:lang w:val="en-US"/>
        </w:rPr>
        <w:t xml:space="preserve"> mencatat ada </w:t>
      </w:r>
      <w:r w:rsidR="005D4923">
        <w:t>150</w:t>
      </w:r>
      <w:r w:rsidR="00796F95" w:rsidRPr="00796F95">
        <w:rPr>
          <w:lang w:val="en-US"/>
        </w:rPr>
        <w:t xml:space="preserve"> juta akun media sosial aktif di Indonesia. </w:t>
      </w:r>
      <w:r w:rsidR="00796F95" w:rsidRPr="00796F95">
        <w:t xml:space="preserve">Jumlah ini mengalami peningkatan sebesar </w:t>
      </w:r>
      <w:r w:rsidR="005D4923">
        <w:t>15</w:t>
      </w:r>
      <w:r w:rsidR="00796F95" w:rsidRPr="00796F95">
        <w:t>% pada periode yang sama pada tahun 201</w:t>
      </w:r>
      <w:r w:rsidR="005D4923">
        <w:t>8</w:t>
      </w:r>
      <w:r w:rsidR="00B973BA">
        <w:t xml:space="preserve"> </w:t>
      </w:r>
      <w:r w:rsidR="00B973BA">
        <w:fldChar w:fldCharType="begin" w:fldLock="1"/>
      </w:r>
      <w:r w:rsidR="000C02E3">
        <w:instrText>ADDIN CSL_CITATION {"citationItems":[{"id":"ITEM-1","itemData":{"abstract":"ALL THE DATA AND TRENDS YOU NEED TO UNDERSTAND INTERNET, SOCIAL MEDIA, MOBILE, AND E-COMMERCE BEHAVIOURS IN 2019","author":[{"dropping-particle":"","family":"Hootsuite","given":"","non-dropping-particle":"","parse-names":false,"suffix":""},{"dropping-particle":"","family":"We_are_Social","given":"","non-dropping-particle":"","parse-names":false,"suffix":""}],"container-title":"We Are Social &amp; Hootsuite","id":"ITEM-1","issued":{"date-parts":[["2019"]]},"page":"76","title":"Digital 2019: Essential Insights Into How People Around The World Use The Internet, Mobile Devices, Social Media, and E-Commerce","type":"article-journal"},"uris":["http://www.mendeley.com/documents/?uuid=7abca3a0-2928-43a3-b6e3-1999365fe9c0"]}],"mendeley":{"formattedCitation":"(Hootsuite &amp; We_are_Social, 2019)","plainTextFormattedCitation":"(Hootsuite &amp; We_are_Social, 2019)","previouslyFormattedCitation":"(Hootsuite &amp; We_are_Social, 2019)"},"properties":{"noteIndex":0},"schema":"https://github.com/citation-style-language/schema/raw/master/csl-citation.json"}</w:instrText>
      </w:r>
      <w:r w:rsidR="00B973BA">
        <w:fldChar w:fldCharType="separate"/>
      </w:r>
      <w:r w:rsidR="00B973BA" w:rsidRPr="00B973BA">
        <w:rPr>
          <w:noProof/>
        </w:rPr>
        <w:t>(Hootsuite &amp; We_are_Social, 2019)</w:t>
      </w:r>
      <w:r w:rsidR="00B973BA">
        <w:fldChar w:fldCharType="end"/>
      </w:r>
      <w:r w:rsidR="00B973BA">
        <w:rPr>
          <w:lang w:val="en-US"/>
        </w:rPr>
        <w:t>.</w:t>
      </w:r>
    </w:p>
    <w:p w:rsidR="00796F95" w:rsidRPr="00796F95" w:rsidRDefault="00796F95" w:rsidP="00FD5496">
      <w:pPr>
        <w:ind w:firstLine="720"/>
        <w:jc w:val="both"/>
        <w:rPr>
          <w:lang w:val="en-US"/>
        </w:rPr>
      </w:pPr>
      <w:r w:rsidRPr="00796F95">
        <w:rPr>
          <w:lang w:val="en-US"/>
        </w:rPr>
        <w:t>Salah satu media sosial yang memiliki banyak pengguna adalah YouTube. YouTube lahir pada Februari 2005, situs ini menyediakan layanan video sharing dimana pengguna dapat mengunggah video sehingga dapat ditonton dan dikomentari oleh pengguna lain. Selanjutnya pada Oktober 2006, YouTube resmi diakuisisi oleh Google.</w:t>
      </w:r>
    </w:p>
    <w:p w:rsidR="00796F95" w:rsidRPr="00796F95" w:rsidRDefault="00796F95" w:rsidP="00FD5496">
      <w:pPr>
        <w:ind w:firstLine="720"/>
        <w:jc w:val="both"/>
        <w:rPr>
          <w:lang w:val="en-US"/>
        </w:rPr>
      </w:pPr>
      <w:r w:rsidRPr="00796F95">
        <w:rPr>
          <w:lang w:val="en-US"/>
        </w:rPr>
        <w:t>Akuisisi yang dilakukan Google terhadap YouTube adalah bagian dari program diversifikasi iklan yang dilak</w:t>
      </w:r>
      <w:r w:rsidR="0035691D">
        <w:rPr>
          <w:lang w:val="en-US"/>
        </w:rPr>
        <w:t>ukan oleh Google pada waktu itu</w:t>
      </w:r>
      <w:r w:rsidRPr="00796F95">
        <w:rPr>
          <w:lang w:val="en-US"/>
        </w:rPr>
        <w:t xml:space="preserve"> </w:t>
      </w:r>
      <w:r w:rsidR="000C02E3">
        <w:rPr>
          <w:lang w:val="en-US"/>
        </w:rPr>
        <w:fldChar w:fldCharType="begin" w:fldLock="1"/>
      </w:r>
      <w:r w:rsidR="00232468">
        <w:rPr>
          <w:lang w:val="en-US"/>
        </w:rPr>
        <w:instrText>ADDIN CSL_CITATION {"citationItems":[{"id":"ITEM-1","itemData":{"DOI":"10.1017/CBO9781107415324.004","ISBN":"9788578110796","ISSN":"0015712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than","given":"Andrew J.","non-dropping-particle":"","parse-names":false,"suffix":""},{"dropping-particle":"","family":"Scobell","given":"Andrew","non-dropping-particle":"","parse-names":false,"suffix":""}],"container-title":"Foreign Affairs","editor":[{"dropping-particle":"","family":"Vonderau","given":"Patrick","non-dropping-particle":"","parse-names":false,"suffix":""}],"id":"ITEM-1","issue":"5","issued":{"date-parts":[["2012"]]},"page":"1689-1699","publisher":"National Library of Sweden","publisher-place":"Stockholm","title":"How China sees America","type":"chapter","volume":"91"},"uris":["http://www.mendeley.com/documents/?uuid=917fc4a3-ed01-419e-897b-2b423356f0ff"]}],"mendeley":{"formattedCitation":"(Nathan &amp; Scobell, 2012)","plainTextFormattedCitation":"(Nathan &amp; Scobell, 2012)","previouslyFormattedCitation":"(Nathan &amp; Scobell, 2012)"},"properties":{"noteIndex":0},"schema":"https://github.com/citation-style-language/schema/raw/master/csl-citation.json"}</w:instrText>
      </w:r>
      <w:r w:rsidR="000C02E3">
        <w:rPr>
          <w:lang w:val="en-US"/>
        </w:rPr>
        <w:fldChar w:fldCharType="separate"/>
      </w:r>
      <w:r w:rsidR="000C02E3" w:rsidRPr="000C02E3">
        <w:rPr>
          <w:noProof/>
          <w:lang w:val="en-US"/>
        </w:rPr>
        <w:t>(Nathan &amp; Scobell, 2012)</w:t>
      </w:r>
      <w:r w:rsidR="000C02E3">
        <w:rPr>
          <w:lang w:val="en-US"/>
        </w:rPr>
        <w:fldChar w:fldCharType="end"/>
      </w:r>
      <w:r w:rsidRPr="00796F95">
        <w:rPr>
          <w:lang w:val="en-US"/>
        </w:rPr>
        <w:t xml:space="preserve">. Dengan diakuisisinya YouTube oleh Google, menjadikan YouTube sebagai platform baru dalam hal </w:t>
      </w:r>
      <w:r w:rsidRPr="00796F95">
        <w:rPr>
          <w:i/>
          <w:lang w:val="en-US"/>
        </w:rPr>
        <w:t>online video advertising</w:t>
      </w:r>
      <w:r w:rsidRPr="00796F95">
        <w:rPr>
          <w:lang w:val="en-US"/>
        </w:rPr>
        <w:t>.</w:t>
      </w:r>
    </w:p>
    <w:p w:rsidR="00796F95" w:rsidRPr="00796F95" w:rsidRDefault="00796F95" w:rsidP="00FD5496">
      <w:pPr>
        <w:ind w:firstLine="720"/>
        <w:jc w:val="both"/>
      </w:pPr>
      <w:r w:rsidRPr="00796F95">
        <w:rPr>
          <w:lang w:val="en-US"/>
        </w:rPr>
        <w:t>Setelah diakuisisi oleh Google, YouTube terus mengembangkan layanannya sebagai situs video sharing. Selain itu sebagai pemilik baru YouTube, Google juga mendorong pertumbuhan iklan yang bisa dipasang melalui platform YouTube, hal ini sejalan dengan misi Google untuk melaksanakan program diversifikasi iklan pada perusahaannya.</w:t>
      </w:r>
    </w:p>
    <w:p w:rsidR="00796F95" w:rsidRPr="00796F95" w:rsidRDefault="00796F95" w:rsidP="00FD5496">
      <w:pPr>
        <w:ind w:firstLine="720"/>
        <w:jc w:val="both"/>
        <w:rPr>
          <w:i/>
        </w:rPr>
      </w:pPr>
      <w:r w:rsidRPr="00796F95">
        <w:rPr>
          <w:lang w:val="en-US"/>
        </w:rPr>
        <w:t xml:space="preserve">Agency iklan dalam proses periklanan konvensional memegang peran penting yang menghubungkan antara pemasang iklan dengan media </w:t>
      </w:r>
      <w:proofErr w:type="gramStart"/>
      <w:r w:rsidRPr="00796F95">
        <w:rPr>
          <w:lang w:val="en-US"/>
        </w:rPr>
        <w:t>massa</w:t>
      </w:r>
      <w:proofErr w:type="gramEnd"/>
      <w:r w:rsidRPr="00796F95">
        <w:rPr>
          <w:lang w:val="en-US"/>
        </w:rPr>
        <w:t xml:space="preserve"> dimana pesan iklan tersebut akan dipasang.</w:t>
      </w:r>
      <w:r w:rsidRPr="00796F95">
        <w:t xml:space="preserve"> Berbeda dengan media konvensional, Internet memberikan kesempatan bagi pemasang iklan untuk bersentuhan langsung dengan media dimana pesan iklan akan ditempatkan. YouTube misalnya yang memberikan kesempatan bagi </w:t>
      </w:r>
      <w:r w:rsidRPr="00796F95">
        <w:lastRenderedPageBreak/>
        <w:t xml:space="preserve">pemasang iklan untuk berhubungan langsung dengan YouTubers yang menjadikan channel mereka sebagai media promosi, baik dalam bentuk </w:t>
      </w:r>
      <w:r w:rsidRPr="00796F95">
        <w:rPr>
          <w:i/>
        </w:rPr>
        <w:t>product placement, endorsement, maupun affiliate link.</w:t>
      </w:r>
    </w:p>
    <w:p w:rsidR="00796F95" w:rsidRPr="00796F95" w:rsidRDefault="00796F95" w:rsidP="00FD5496">
      <w:pPr>
        <w:ind w:firstLine="720"/>
        <w:jc w:val="both"/>
      </w:pPr>
      <w:r w:rsidRPr="00796F95">
        <w:t xml:space="preserve">Menarik mengamati bentuk iklan di </w:t>
      </w:r>
      <w:r w:rsidRPr="00796F95">
        <w:rPr>
          <w:lang w:val="en-US"/>
        </w:rPr>
        <w:t xml:space="preserve">Internet khususnya pada platform </w:t>
      </w:r>
      <w:r w:rsidRPr="00796F95">
        <w:t>YouTube yang berbeda da</w:t>
      </w:r>
      <w:r w:rsidR="000C02E3">
        <w:t>ri iklan di media konvensional.</w:t>
      </w:r>
      <w:r w:rsidRPr="00796F95">
        <w:rPr>
          <w:lang w:val="en-US"/>
        </w:rPr>
        <w:t xml:space="preserve"> </w:t>
      </w:r>
      <w:r w:rsidR="000C02E3">
        <w:rPr>
          <w:lang w:val="en-US"/>
        </w:rPr>
        <w:fldChar w:fldCharType="begin" w:fldLock="1"/>
      </w:r>
      <w:r w:rsidR="00232468">
        <w:rPr>
          <w:lang w:val="en-US"/>
        </w:rPr>
        <w:instrText>ADDIN CSL_CITATION {"citationItems":[{"id":"ITEM-1","itemData":{"ISBN":"1870961870","author":[{"dropping-particle":"","family":"Wu","given":"Katrina","non-dropping-particle":"","parse-names":false,"suffix":""},{"dropping-particle":"","family":"Diego","given":"San","non-dropping-particle":"","parse-names":false,"suffix":""}],"id":"ITEM-1","issued":{"date-parts":[["2016"]]},"title":"YouTube Marketing : Legality of Sponsorship and Endorsement in Advertising","type":"book"},"uris":["http://www.mendeley.com/documents/?uuid=bc7c7d86-47b4-41b6-acee-11bb5be6e8a9"]}],"mendeley":{"formattedCitation":"(Wu &amp; Diego, 2016)","plainTextFormattedCitation":"(Wu &amp; Diego, 2016)","previouslyFormattedCitation":"(Wu &amp; Diego, 2016)"},"properties":{"noteIndex":0},"schema":"https://github.com/citation-style-language/schema/raw/master/csl-citation.json"}</w:instrText>
      </w:r>
      <w:r w:rsidR="000C02E3">
        <w:rPr>
          <w:lang w:val="en-US"/>
        </w:rPr>
        <w:fldChar w:fldCharType="separate"/>
      </w:r>
      <w:r w:rsidR="000C02E3" w:rsidRPr="000C02E3">
        <w:rPr>
          <w:noProof/>
          <w:lang w:val="en-US"/>
        </w:rPr>
        <w:t>(Wu &amp; Diego, 2016)</w:t>
      </w:r>
      <w:r w:rsidR="000C02E3">
        <w:rPr>
          <w:lang w:val="en-US"/>
        </w:rPr>
        <w:fldChar w:fldCharType="end"/>
      </w:r>
      <w:r w:rsidR="000C02E3">
        <w:rPr>
          <w:lang w:val="en-US"/>
        </w:rPr>
        <w:t xml:space="preserve"> </w:t>
      </w:r>
      <w:r w:rsidRPr="00796F95">
        <w:rPr>
          <w:lang w:val="en-US"/>
        </w:rPr>
        <w:t xml:space="preserve">dalam penelitiannya menyatakan keterbukaan YouTubers </w:t>
      </w:r>
      <w:proofErr w:type="gramStart"/>
      <w:r w:rsidRPr="00796F95">
        <w:rPr>
          <w:lang w:val="en-US"/>
        </w:rPr>
        <w:t>akan</w:t>
      </w:r>
      <w:proofErr w:type="gramEnd"/>
      <w:r w:rsidRPr="00796F95">
        <w:rPr>
          <w:lang w:val="en-US"/>
        </w:rPr>
        <w:t xml:space="preserve"> konten promosi dan endorsement dalam setiap video yang mereka unggah menjadi penting untuk diketahui oleh viewers untuk menjaga kepercayaan viewer terhadap YouTubers yang mereka ikuti videonya</w:t>
      </w:r>
      <w:r w:rsidRPr="00796F95">
        <w:t>.</w:t>
      </w:r>
    </w:p>
    <w:p w:rsidR="00796F95" w:rsidRDefault="00796F95" w:rsidP="00FD5496">
      <w:pPr>
        <w:ind w:firstLine="720"/>
        <w:jc w:val="both"/>
      </w:pPr>
      <w:r w:rsidRPr="00796F95">
        <w:t xml:space="preserve">Cara beriklan di media konvensional seperti televisi dan surat kabar, biasanya melibatkan tiga pihak, yakni pemasang iklan, agency iklan, dan media massa. Namun munculnya YouTube sebagai media baru dalam beriklan memberi satu alternatif dan cara beriklan baru, yang memungkinkan perubahan pola interaksi antar pelaku industri periklanan dan proses produksi iklan dalam bentuk YouTube channel endorsement. Pemasang memiliki alternatif untuk tidak berhubungan dengan agency iklan untuk memasang iklan, melainkan langsung berhubungan dengan YouTubers untuk memproduksi iklan mereka, demikian juga dengan kemungkinan masuknya Multi Channel Network sebagai salah satu pemain baru dalam industri periklanan yang berfungsi sebagai </w:t>
      </w:r>
      <w:r w:rsidRPr="00796F95">
        <w:rPr>
          <w:i/>
        </w:rPr>
        <w:t xml:space="preserve">middle man </w:t>
      </w:r>
      <w:r w:rsidRPr="00796F95">
        <w:t>yang menjadi manajer para YouTubers untuk menjual konten mereka kepada berbagai klien.</w:t>
      </w:r>
      <w:r w:rsidR="00B9116D">
        <w:t xml:space="preserve"> </w:t>
      </w:r>
    </w:p>
    <w:p w:rsidR="00FD5496" w:rsidRDefault="00FD5496" w:rsidP="00FD5496">
      <w:pPr>
        <w:ind w:firstLine="720"/>
        <w:jc w:val="both"/>
      </w:pPr>
    </w:p>
    <w:p w:rsidR="00785886" w:rsidRPr="00796F95" w:rsidRDefault="00785886" w:rsidP="00FD5496">
      <w:pPr>
        <w:ind w:firstLine="720"/>
        <w:jc w:val="both"/>
      </w:pPr>
      <w:r>
        <w:rPr>
          <w:noProof/>
          <w:lang w:val="en-US" w:eastAsia="en-US"/>
        </w:rPr>
        <w:drawing>
          <wp:anchor distT="0" distB="0" distL="114300" distR="114300" simplePos="0" relativeHeight="251656192" behindDoc="0" locked="0" layoutInCell="1" allowOverlap="1" wp14:anchorId="125A604F" wp14:editId="302D73D8">
            <wp:simplePos x="0" y="0"/>
            <wp:positionH relativeFrom="margin">
              <wp:align>center</wp:align>
            </wp:positionH>
            <wp:positionV relativeFrom="paragraph">
              <wp:posOffset>38100</wp:posOffset>
            </wp:positionV>
            <wp:extent cx="4781550" cy="514350"/>
            <wp:effectExtent l="0" t="0" r="19050" b="38100"/>
            <wp:wrapNone/>
            <wp:docPr id="34" name="Diagram 3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H relativeFrom="margin">
              <wp14:pctWidth>0</wp14:pctWidth>
            </wp14:sizeRelH>
            <wp14:sizeRelV relativeFrom="margin">
              <wp14:pctHeight>0</wp14:pctHeight>
            </wp14:sizeRelV>
          </wp:anchor>
        </w:drawing>
      </w:r>
    </w:p>
    <w:p w:rsidR="00CD34FF" w:rsidRDefault="00CD34FF" w:rsidP="00FD5496">
      <w:pPr>
        <w:jc w:val="both"/>
      </w:pPr>
    </w:p>
    <w:p w:rsidR="00785886" w:rsidRDefault="00785886" w:rsidP="00FD5496">
      <w:pPr>
        <w:jc w:val="both"/>
      </w:pPr>
    </w:p>
    <w:p w:rsidR="00232468" w:rsidRDefault="00232468" w:rsidP="00FD5496">
      <w:pPr>
        <w:jc w:val="both"/>
        <w:rPr>
          <w:b/>
        </w:rPr>
      </w:pPr>
    </w:p>
    <w:p w:rsidR="00232468" w:rsidRDefault="00232468" w:rsidP="00232468">
      <w:pPr>
        <w:pStyle w:val="NoSpacing"/>
        <w:jc w:val="center"/>
        <w:rPr>
          <w:rFonts w:ascii="Times New Roman" w:hAnsi="Times New Roman" w:cs="Times New Roman"/>
          <w:lang w:val="en-US"/>
        </w:rPr>
      </w:pPr>
      <w:r>
        <w:rPr>
          <w:rFonts w:ascii="Times New Roman" w:hAnsi="Times New Roman" w:cs="Times New Roman"/>
        </w:rPr>
        <w:t>Gambar 1</w:t>
      </w:r>
      <w:r w:rsidR="00E009DB">
        <w:rPr>
          <w:rFonts w:ascii="Times New Roman" w:hAnsi="Times New Roman" w:cs="Times New Roman"/>
          <w:lang w:val="en-US"/>
        </w:rPr>
        <w:t>.</w:t>
      </w:r>
      <w:r>
        <w:rPr>
          <w:rFonts w:ascii="Times New Roman" w:hAnsi="Times New Roman" w:cs="Times New Roman"/>
        </w:rPr>
        <w:t xml:space="preserve"> </w:t>
      </w:r>
      <w:r>
        <w:rPr>
          <w:rFonts w:ascii="Times New Roman" w:hAnsi="Times New Roman" w:cs="Times New Roman"/>
          <w:lang w:val="en-US"/>
        </w:rPr>
        <w:t>Alur kerja periklanan pada media konvensional</w:t>
      </w:r>
    </w:p>
    <w:p w:rsidR="00FD5496" w:rsidRPr="00232468" w:rsidRDefault="00232468" w:rsidP="00232468">
      <w:pPr>
        <w:spacing w:line="480" w:lineRule="auto"/>
        <w:jc w:val="center"/>
        <w:rPr>
          <w:color w:val="000000" w:themeColor="text1"/>
        </w:rPr>
      </w:pPr>
      <w:r>
        <w:rPr>
          <w:color w:val="000000" w:themeColor="text1"/>
        </w:rPr>
        <w:t xml:space="preserve">(Sumber gambar: </w:t>
      </w:r>
      <w:r>
        <w:rPr>
          <w:color w:val="000000" w:themeColor="text1"/>
        </w:rPr>
        <w:fldChar w:fldCharType="begin" w:fldLock="1"/>
      </w:r>
      <w:r w:rsidR="00943697">
        <w:rPr>
          <w:color w:val="000000" w:themeColor="text1"/>
        </w:rPr>
        <w:instrText>ADDIN CSL_CITATION {"citationItems":[{"id":"ITEM-1","itemData":{"DOI":"10.1007/s13398-014-0173-7.2","ISBN":"9780874216561","ISSN":"13514180","PMID":"15991970","author":[{"dropping-particle":"","family":"George E. Belch","given":"Michael A. Belc","non-dropping-particle":"","parse-names":false,"suffix":""}],"id":"ITEM-1","issued":{"date-parts":[["2003"]]},"number-of-pages":"1 - 819","title":"Advertising and Promotion_ An Integrated Marketing Communications Perspective","type":"book","volume":"6"},"uris":["http://www.mendeley.com/documents/?uuid=deaf5b22-4e52-402e-9792-e5309eef85de"]}],"mendeley":{"formattedCitation":"(George E. Belch, 2003)","manualFormatting":"George E. Belch, 2003","plainTextFormattedCitation":"(George E. Belch, 2003)","previouslyFormattedCitation":"(George E. Belch, 2003)"},"properties":{"noteIndex":0},"schema":"https://github.com/citation-style-language/schema/raw/master/csl-citation.json"}</w:instrText>
      </w:r>
      <w:r>
        <w:rPr>
          <w:color w:val="000000" w:themeColor="text1"/>
        </w:rPr>
        <w:fldChar w:fldCharType="separate"/>
      </w:r>
      <w:r w:rsidRPr="00232468">
        <w:rPr>
          <w:noProof/>
          <w:color w:val="000000" w:themeColor="text1"/>
        </w:rPr>
        <w:t>George E. Belch, 2003</w:t>
      </w:r>
      <w:r>
        <w:rPr>
          <w:color w:val="000000" w:themeColor="text1"/>
        </w:rPr>
        <w:fldChar w:fldCharType="end"/>
      </w:r>
      <w:r>
        <w:rPr>
          <w:color w:val="000000" w:themeColor="text1"/>
        </w:rPr>
        <w:t>)</w:t>
      </w:r>
    </w:p>
    <w:p w:rsidR="00231FBC" w:rsidRDefault="00231FBC" w:rsidP="00FD5496">
      <w:pPr>
        <w:ind w:firstLine="720"/>
        <w:jc w:val="both"/>
      </w:pPr>
      <w:r>
        <w:t>Internet</w:t>
      </w:r>
      <w:r w:rsidRPr="00AA22AE">
        <w:t xml:space="preserve"> pada awal kemunculannya tidak memberikan banyak kesempatan bagi penggunanya untuk ikut terlibat dalam pengembangan suatu website, maupun menentukan isi website. Pada saat itu kontrol penuh berada pada perusahaan yang melakukan bisnis melalui jaringan </w:t>
      </w:r>
      <w:r>
        <w:t>Internet</w:t>
      </w:r>
      <w:r w:rsidRPr="00AA22AE">
        <w:t>.</w:t>
      </w:r>
      <w:r>
        <w:t xml:space="preserve"> Internet</w:t>
      </w:r>
      <w:r w:rsidRPr="00AA22AE">
        <w:t xml:space="preserve"> pada era ini kemudian dikenal sebagai Web 1.0.</w:t>
      </w:r>
      <w:r w:rsidR="00FF2BFC">
        <w:t xml:space="preserve"> </w:t>
      </w:r>
      <w:r w:rsidRPr="00AA22AE">
        <w:rPr>
          <w:lang w:val="en-US"/>
        </w:rPr>
        <w:t xml:space="preserve">Pada tahun 2004, Tim O’Reilly dari O’Reilly Media menginisiasi konferensi Web 2.0 yang pertama. Dalam konferensi </w:t>
      </w:r>
      <w:r w:rsidRPr="00AA22AE">
        <w:t xml:space="preserve">pertama </w:t>
      </w:r>
      <w:r w:rsidRPr="00AA22AE">
        <w:rPr>
          <w:lang w:val="en-US"/>
        </w:rPr>
        <w:t xml:space="preserve">ini Web 2.0 </w:t>
      </w:r>
      <w:r w:rsidRPr="00AA22AE">
        <w:t xml:space="preserve">coba </w:t>
      </w:r>
      <w:r w:rsidRPr="00AA22AE">
        <w:rPr>
          <w:lang w:val="en-US"/>
        </w:rPr>
        <w:t>didefinisikan. Konferensi ini juga mencoba memahami implikasi dari Web 2.0 terhadap pengembangan software, mencari desain dan pola serta model bisnis yang bisa dilakukan melalui Web 2.0.</w:t>
      </w:r>
      <w:r w:rsidRPr="00AA22AE">
        <w:t xml:space="preserve"> </w:t>
      </w:r>
    </w:p>
    <w:p w:rsidR="00231FBC" w:rsidRDefault="00231FBC" w:rsidP="00FD5496">
      <w:pPr>
        <w:ind w:firstLine="720"/>
        <w:jc w:val="both"/>
      </w:pPr>
      <w:r>
        <w:t xml:space="preserve">Dalam tulisan yang berjudul </w:t>
      </w:r>
      <w:r w:rsidRPr="004E69DD">
        <w:rPr>
          <w:i/>
        </w:rPr>
        <w:t xml:space="preserve">What </w:t>
      </w:r>
      <w:r>
        <w:rPr>
          <w:i/>
        </w:rPr>
        <w:t xml:space="preserve">Is Web 2.0: Design Patterns and </w:t>
      </w:r>
      <w:r w:rsidRPr="004E69DD">
        <w:rPr>
          <w:i/>
        </w:rPr>
        <w:t>Business</w:t>
      </w:r>
      <w:r>
        <w:rPr>
          <w:i/>
        </w:rPr>
        <w:t xml:space="preserve"> Models for the Next Generation </w:t>
      </w:r>
      <w:r w:rsidRPr="004E69DD">
        <w:rPr>
          <w:i/>
        </w:rPr>
        <w:t>of Software</w:t>
      </w:r>
      <w:r>
        <w:t xml:space="preserve">, </w:t>
      </w:r>
      <w:r w:rsidRPr="00AA22AE">
        <w:t xml:space="preserve">O’Reilly mendefinisikan Web 2.0 sebagai jaringan yang berfungsi sebagai </w:t>
      </w:r>
      <w:r w:rsidRPr="00AA22AE">
        <w:rPr>
          <w:i/>
        </w:rPr>
        <w:t>platform</w:t>
      </w:r>
      <w:r w:rsidRPr="00AA22AE">
        <w:t xml:space="preserve"> yang mencakup semua perangkat yang terhubung melalui jaringan </w:t>
      </w:r>
      <w:r>
        <w:t>Internet</w:t>
      </w:r>
      <w:r w:rsidR="00B86CCD">
        <w:rPr>
          <w:lang w:val="en-US"/>
        </w:rPr>
        <w:t xml:space="preserve"> </w:t>
      </w:r>
      <w:r w:rsidR="00B86CCD">
        <w:rPr>
          <w:lang w:val="en-US"/>
        </w:rPr>
        <w:fldChar w:fldCharType="begin" w:fldLock="1"/>
      </w:r>
      <w:r w:rsidR="00B86CCD">
        <w:rPr>
          <w:lang w:val="en-US"/>
        </w:rPr>
        <w:instrText>ADDIN CSL_CITATION {"citationItems":[{"id":"ITEM-1","itemData":{"author":[{"dropping-particle":"","family":"O'Reilly","given":"Tim","non-dropping-particle":"","parse-names":false,"suffix":""}],"container-title":"Communications &amp; Strategies","id":"ITEM-1","issue":"1","issued":{"date-parts":[["2007"]]},"page":"17-37","title":"What Is Web 2.0: Design Patterns and Business Models for the Next Generation of Software","type":"article-journal","volume":"65"},"uris":["http://www.mendeley.com/documents/?uuid=e5415aa1-6a11-43d2-867d-a337e5b1ee2b"]}],"mendeley":{"formattedCitation":"(O’Reilly, 2007)","plainTextFormattedCitation":"(O’Reilly, 2007)","previouslyFormattedCitation":"(O’Reilly, 2007)"},"properties":{"noteIndex":0},"schema":"https://github.com/citation-style-language/schema/raw/master/csl-citation.json"}</w:instrText>
      </w:r>
      <w:r w:rsidR="00B86CCD">
        <w:rPr>
          <w:lang w:val="en-US"/>
        </w:rPr>
        <w:fldChar w:fldCharType="separate"/>
      </w:r>
      <w:r w:rsidR="00B86CCD" w:rsidRPr="00B86CCD">
        <w:rPr>
          <w:noProof/>
          <w:lang w:val="en-US"/>
        </w:rPr>
        <w:t>(O’Reilly, 2007)</w:t>
      </w:r>
      <w:r w:rsidR="00B86CCD">
        <w:rPr>
          <w:lang w:val="en-US"/>
        </w:rPr>
        <w:fldChar w:fldCharType="end"/>
      </w:r>
      <w:r w:rsidRPr="00AA22AE">
        <w:t>. Keuntungan dari Web 2.0 yang paling terasa adalah dalam hal pengembangan software yang secara terus-menerus ter-</w:t>
      </w:r>
      <w:r w:rsidRPr="00AA22AE">
        <w:rPr>
          <w:i/>
        </w:rPr>
        <w:t xml:space="preserve">update </w:t>
      </w:r>
      <w:r w:rsidRPr="00AA22AE">
        <w:t>menjadi lebih baik seiring dengan semakin ba</w:t>
      </w:r>
      <w:r w:rsidR="00B4590D">
        <w:t>nyak orang yang menggunakannya.</w:t>
      </w:r>
    </w:p>
    <w:p w:rsidR="00B4590D" w:rsidRDefault="00B4590D" w:rsidP="00FD5496">
      <w:pPr>
        <w:ind w:firstLine="720"/>
        <w:jc w:val="both"/>
      </w:pPr>
      <w:r w:rsidRPr="00D12AF2">
        <w:rPr>
          <w:lang w:val="en-US"/>
        </w:rPr>
        <w:t xml:space="preserve">Web 2.0 memunculkan </w:t>
      </w:r>
      <w:r>
        <w:t xml:space="preserve">konsep </w:t>
      </w:r>
      <w:r w:rsidRPr="00D12AF2">
        <w:rPr>
          <w:i/>
          <w:lang w:val="en-US"/>
        </w:rPr>
        <w:t xml:space="preserve">user generated content </w:t>
      </w:r>
      <w:r>
        <w:rPr>
          <w:lang w:val="en-US"/>
        </w:rPr>
        <w:t>yang</w:t>
      </w:r>
      <w:r w:rsidRPr="00D12AF2">
        <w:rPr>
          <w:lang w:val="en-US"/>
        </w:rPr>
        <w:t xml:space="preserve"> menandai awal dari budaya pratisipatif (</w:t>
      </w:r>
      <w:r w:rsidRPr="00D12AF2">
        <w:rPr>
          <w:i/>
          <w:iCs/>
          <w:color w:val="000000"/>
        </w:rPr>
        <w:t>participatory cultures</w:t>
      </w:r>
      <w:r w:rsidRPr="00D12AF2">
        <w:rPr>
          <w:i/>
          <w:iCs/>
          <w:color w:val="000000"/>
          <w:lang w:val="en-US"/>
        </w:rPr>
        <w:t xml:space="preserve">) </w:t>
      </w:r>
      <w:r>
        <w:rPr>
          <w:iCs/>
          <w:color w:val="000000"/>
          <w:lang w:val="en-US"/>
        </w:rPr>
        <w:t>pengguna Internet. Budaya partisipatif adalah budaya yang relatif tidak memiliki batas atau batasannya relatif longgar dalam menyampaikan gagasan kreatif, keterlibatan masyarakat, dukungan yang kuat terhadap penciptaan suatu kreasi dan penyebarannya, dan penyebaran pengetahuan secara informal antara pengguna Internet.</w:t>
      </w:r>
      <w:r>
        <w:rPr>
          <w:lang w:val="en-US"/>
        </w:rPr>
        <w:t xml:space="preserve"> Lebih jauh lagi, </w:t>
      </w:r>
      <w:r>
        <w:t>b</w:t>
      </w:r>
      <w:r w:rsidRPr="00AF59DF">
        <w:t xml:space="preserve">udaya </w:t>
      </w:r>
      <w:proofErr w:type="gramStart"/>
      <w:r w:rsidRPr="00AF59DF">
        <w:t xml:space="preserve">partisipatif </w:t>
      </w:r>
      <w:r>
        <w:rPr>
          <w:lang w:val="en-US"/>
        </w:rPr>
        <w:t xml:space="preserve"> dikaitkan</w:t>
      </w:r>
      <w:proofErr w:type="gramEnd"/>
      <w:r>
        <w:rPr>
          <w:lang w:val="en-US"/>
        </w:rPr>
        <w:t xml:space="preserve"> </w:t>
      </w:r>
      <w:r w:rsidRPr="00AF59DF">
        <w:t xml:space="preserve">dengan gagasan </w:t>
      </w:r>
      <w:r w:rsidRPr="00AF59DF">
        <w:lastRenderedPageBreak/>
        <w:t xml:space="preserve">bahwa </w:t>
      </w:r>
      <w:r>
        <w:rPr>
          <w:lang w:val="en-US"/>
        </w:rPr>
        <w:t>tidak ada lagi istilah konsumen pasif dan produsen aktif. Semuanya telah menjadi satu dalam kerangka partisipan dalam budaya</w:t>
      </w:r>
      <w:r w:rsidRPr="00AF59DF">
        <w:t xml:space="preserve"> </w:t>
      </w:r>
      <w:r w:rsidR="00B86CCD">
        <w:fldChar w:fldCharType="begin" w:fldLock="1"/>
      </w:r>
      <w:r w:rsidR="003F1E69">
        <w:instrText>ADDIN CSL_CITATION {"citationItems":[{"id":"ITEM-1","itemData":{"DOI":"10.7551/mitpress/8435.001.0001","ISBN":"9780262513623","abstract":"According to a recent study from the Pew Internet &amp; American Life project (Lenhardt &amp; Madden,2005),more than one-half of all teens have created media content,and roughly one- third of teens who use the Internet have shared content they produced.In many cases,these teens are actively involved in what we are calling participatory cultures.A participatory culture is a culture with relatively low barriers to artistic expression and civic engagement,strong support for creating and sharing ones creations,and some type of informal mentorship whereby what is known by the most experienced is passed along to novices.A participatory culture is also one in which members believe their contributions matter,and feel some degree of social con- nection with one another (at the least they care what other people think about what they have created).Forms of participatory culture include: Affiliations memberships,formal and informal,in online communities centered around various forms of media,such as Friendster,Facebook,message boards, metagaming,game clans,or MySpace). Expressions producing new creative forms,such as digital sampling,skinning and modding,fan videomaking,fan fiction writing,zines,mash-ups). Collaborative Problem-solving working together in teams,formal and informal, to complete tasks and develop new knowledge (such as through Wikipedia,alternative reality gaming,spoiling). Circulations Shaping the flow of media (such as podcasting,blogging). A growing body of scholarship suggests potential benefits of these forms of participatory cul- ture,including opportunities for peer-to-peer learning,a changed attitude toward intellectual property,the diversification of cultural expression,the development of skills valued in the mod- ern workplace,and a more empowered conception of citizenship. Access to this participatory culture functions as a new form of the hidden curriculum,shaping which youth will succeed and which will be left behind as they enter school and the workplace. Some have argued that children and youth acquire these key skills and competencies on their own by interacting with popular culture.Three concerns,however,suggest the need for policy and pedagogical interventions: The Participation Gap the unequal access to the knowledge that will prepare youth for full participation in the world of tomorrow. The Transparency Problem The challenges young people face in learning to see clearly the ways that media shape perceptions of the world. The Ethics Chall…","author":[{"dropping-particle":"","family":"Jenkins","given":"Henry","non-dropping-particle":"","parse-names":false,"suffix":""}],"container-title":"Confronting the Challenges of Participatory Culture","id":"ITEM-1","issued":{"date-parts":[["2018"]]},"title":"Confronting the Challenges of Participatory Culture","type":"book"},"uris":["http://www.mendeley.com/documents/?uuid=89d738e6-996b-489d-85ee-0901aa74520a"]}],"mendeley":{"formattedCitation":"(Jenkins, 2018)","plainTextFormattedCitation":"(Jenkins, 2018)","previouslyFormattedCitation":"(Jenkins, 2018)"},"properties":{"noteIndex":0},"schema":"https://github.com/citation-style-language/schema/raw/master/csl-citation.json"}</w:instrText>
      </w:r>
      <w:r w:rsidR="00B86CCD">
        <w:fldChar w:fldCharType="separate"/>
      </w:r>
      <w:r w:rsidR="00B86CCD" w:rsidRPr="00B86CCD">
        <w:rPr>
          <w:noProof/>
        </w:rPr>
        <w:t>(Jenkins, 2018)</w:t>
      </w:r>
      <w:r w:rsidR="00B86CCD">
        <w:fldChar w:fldCharType="end"/>
      </w:r>
      <w:r w:rsidRPr="00AF59DF">
        <w:t xml:space="preserve">. </w:t>
      </w:r>
    </w:p>
    <w:p w:rsidR="00B33AF0" w:rsidRDefault="00B33AF0" w:rsidP="00FD5496">
      <w:pPr>
        <w:ind w:firstLine="720"/>
        <w:jc w:val="both"/>
        <w:rPr>
          <w:lang w:val="en-US"/>
        </w:rPr>
      </w:pPr>
      <w:r w:rsidRPr="00AA22AE">
        <w:rPr>
          <w:i/>
        </w:rPr>
        <w:t>User generated content</w:t>
      </w:r>
      <w:r w:rsidRPr="00AA22AE">
        <w:t xml:space="preserve"> dalam era Web 2.0 telah banyak mengubah cara pengguna </w:t>
      </w:r>
      <w:r>
        <w:t>Internet</w:t>
      </w:r>
      <w:r w:rsidRPr="00AA22AE">
        <w:t xml:space="preserve"> berinteraksi dengan website dan informasi yang ada di dalamnya. Salah satunya dengan munculnya media sosial seperti Facebook, Twitter dan </w:t>
      </w:r>
      <w:r>
        <w:t>YouTube</w:t>
      </w:r>
      <w:r w:rsidRPr="00AA22AE">
        <w:t xml:space="preserve">. </w:t>
      </w:r>
      <w:r>
        <w:rPr>
          <w:lang w:val="en-US"/>
        </w:rPr>
        <w:t>YouTube</w:t>
      </w:r>
      <w:r w:rsidRPr="00AA22AE">
        <w:rPr>
          <w:lang w:val="en-US"/>
        </w:rPr>
        <w:t xml:space="preserve"> sebagai </w:t>
      </w:r>
      <w:r w:rsidRPr="00AA22AE">
        <w:t>salah satu media sosial</w:t>
      </w:r>
      <w:r>
        <w:t>,</w:t>
      </w:r>
      <w:r w:rsidRPr="00AA22AE">
        <w:rPr>
          <w:lang w:val="en-US"/>
        </w:rPr>
        <w:t xml:space="preserve"> telah memberi ruang bagi informasi dan konten baru yang selama ini hanya dikuasai oleh media </w:t>
      </w:r>
      <w:proofErr w:type="gramStart"/>
      <w:r w:rsidRPr="00AA22AE">
        <w:rPr>
          <w:lang w:val="en-US"/>
        </w:rPr>
        <w:t>massa</w:t>
      </w:r>
      <w:proofErr w:type="gramEnd"/>
      <w:r w:rsidRPr="00AA22AE">
        <w:rPr>
          <w:lang w:val="en-US"/>
        </w:rPr>
        <w:t xml:space="preserve"> konvensional seperti surat kabar dan televisi. </w:t>
      </w:r>
    </w:p>
    <w:p w:rsidR="00FA50FC" w:rsidRDefault="00B33AF0" w:rsidP="000F0E3C">
      <w:pPr>
        <w:ind w:firstLine="720"/>
        <w:jc w:val="both"/>
        <w:rPr>
          <w:lang w:val="en-US"/>
        </w:rPr>
      </w:pPr>
      <w:r w:rsidRPr="00AA22AE">
        <w:rPr>
          <w:lang w:val="en-US"/>
        </w:rPr>
        <w:t xml:space="preserve">Sebagai </w:t>
      </w:r>
      <w:r w:rsidRPr="00AA22AE">
        <w:t>bagian dari Web 2.0</w:t>
      </w:r>
      <w:r w:rsidRPr="00AA22AE">
        <w:rPr>
          <w:lang w:val="en-US"/>
        </w:rPr>
        <w:t xml:space="preserve"> </w:t>
      </w:r>
      <w:r>
        <w:rPr>
          <w:lang w:val="en-US"/>
        </w:rPr>
        <w:t>YouTube</w:t>
      </w:r>
      <w:r w:rsidRPr="00AA22AE">
        <w:rPr>
          <w:lang w:val="en-US"/>
        </w:rPr>
        <w:t xml:space="preserve"> memilki ciri khas yang berbeda dari media massa konvensional,</w:t>
      </w:r>
      <w:r w:rsidRPr="00AA22AE">
        <w:t xml:space="preserve"> maupun layanan </w:t>
      </w:r>
      <w:r>
        <w:t>Internet</w:t>
      </w:r>
      <w:r w:rsidRPr="00AA22AE">
        <w:t xml:space="preserve"> pada era Web 1.0,</w:t>
      </w:r>
      <w:r w:rsidRPr="00AA22AE">
        <w:rPr>
          <w:lang w:val="en-US"/>
        </w:rPr>
        <w:t xml:space="preserve"> yaitu konten yang terdapat didalamnya </w:t>
      </w:r>
      <w:r w:rsidRPr="00AA22AE">
        <w:t>bisa didefinisikan sebagai</w:t>
      </w:r>
      <w:r w:rsidRPr="00AA22AE">
        <w:rPr>
          <w:lang w:val="en-US"/>
        </w:rPr>
        <w:t xml:space="preserve"> </w:t>
      </w:r>
      <w:r w:rsidRPr="00AA22AE">
        <w:rPr>
          <w:i/>
          <w:lang w:val="en-US"/>
        </w:rPr>
        <w:t xml:space="preserve">user generated content, </w:t>
      </w:r>
      <w:r w:rsidR="008E212E">
        <w:rPr>
          <w:lang w:val="en-US"/>
        </w:rPr>
        <w:t>dimana konten-konten tersebut</w:t>
      </w:r>
      <w:r w:rsidRPr="00AA22AE">
        <w:rPr>
          <w:lang w:val="en-US"/>
        </w:rPr>
        <w:t xml:space="preserve"> dibuat dan diposting oleh penggunanya.</w:t>
      </w:r>
    </w:p>
    <w:p w:rsidR="00CE1D6F" w:rsidRPr="00FA50FC" w:rsidRDefault="00FA50FC" w:rsidP="00FD5496">
      <w:pPr>
        <w:ind w:firstLine="720"/>
        <w:jc w:val="both"/>
        <w:rPr>
          <w:rStyle w:val="apple-converted-space"/>
          <w:lang w:val="en-US"/>
        </w:rPr>
      </w:pPr>
      <w:r>
        <w:rPr>
          <w:rStyle w:val="apple-converted-space"/>
          <w:shd w:val="clear" w:color="auto" w:fill="FFFFFF"/>
        </w:rPr>
        <w:t xml:space="preserve">Web 2.0 melahirkan platform baru yang bersifat </w:t>
      </w:r>
      <w:r>
        <w:rPr>
          <w:rStyle w:val="apple-converted-space"/>
          <w:i/>
          <w:shd w:val="clear" w:color="auto" w:fill="FFFFFF"/>
        </w:rPr>
        <w:t xml:space="preserve">user generated content, </w:t>
      </w:r>
      <w:r>
        <w:rPr>
          <w:rStyle w:val="apple-converted-space"/>
          <w:shd w:val="clear" w:color="auto" w:fill="FFFFFF"/>
        </w:rPr>
        <w:t xml:space="preserve">salah satunya adalah media sosial. </w:t>
      </w:r>
      <w:r w:rsidR="00CE1D6F">
        <w:rPr>
          <w:rStyle w:val="apple-converted-space"/>
          <w:shd w:val="clear" w:color="auto" w:fill="FFFFFF"/>
          <w:lang w:val="en-US"/>
        </w:rPr>
        <w:t xml:space="preserve">Media sosial merupakan platform untuk melakukan interaksi sosial </w:t>
      </w:r>
      <w:r w:rsidR="00CE1D6F" w:rsidRPr="005B5A83">
        <w:rPr>
          <w:rStyle w:val="apple-converted-space"/>
          <w:shd w:val="clear" w:color="auto" w:fill="FFFFFF"/>
          <w:lang w:val="en-US"/>
        </w:rPr>
        <w:t>menggunakan teknik komunikasi terukur dan sangat mudah untuk diakses</w:t>
      </w:r>
      <w:r w:rsidR="00CE1D6F">
        <w:rPr>
          <w:rStyle w:val="apple-converted-space"/>
          <w:shd w:val="clear" w:color="auto" w:fill="FFFFFF"/>
          <w:lang w:val="en-US"/>
        </w:rPr>
        <w:t xml:space="preserve"> (Gupta: 2011). Situs web pertama yang mengawali munculnya istilah media sosial adalah situs sixdegrees.com pada 1997. Setelah sixdegrees.com, lalu muncul situs pertemanan Friendster pada tahun 2004, dan MySpace pada tahun 2005.</w:t>
      </w:r>
    </w:p>
    <w:p w:rsidR="003F1E69" w:rsidRDefault="00CE1D6F" w:rsidP="003F1E69">
      <w:pPr>
        <w:tabs>
          <w:tab w:val="left" w:pos="709"/>
          <w:tab w:val="left" w:pos="2160"/>
          <w:tab w:val="left" w:pos="2880"/>
          <w:tab w:val="left" w:pos="3600"/>
          <w:tab w:val="left" w:pos="4320"/>
          <w:tab w:val="left" w:pos="5040"/>
          <w:tab w:val="left" w:pos="5895"/>
        </w:tabs>
        <w:jc w:val="both"/>
        <w:rPr>
          <w:rStyle w:val="apple-converted-space"/>
          <w:shd w:val="clear" w:color="auto" w:fill="FFFFFF"/>
          <w:lang w:val="en-US"/>
        </w:rPr>
      </w:pPr>
      <w:r>
        <w:rPr>
          <w:rStyle w:val="apple-converted-space"/>
          <w:shd w:val="clear" w:color="auto" w:fill="FFFFFF"/>
          <w:lang w:val="en-US"/>
        </w:rPr>
        <w:tab/>
        <w:t xml:space="preserve">Pada saat yang sama, YouTube juga muncul pertama kali pada tahun 2005 sebagai situs </w:t>
      </w:r>
      <w:r>
        <w:rPr>
          <w:rStyle w:val="apple-converted-space"/>
          <w:i/>
          <w:shd w:val="clear" w:color="auto" w:fill="FFFFFF"/>
          <w:lang w:val="en-US"/>
        </w:rPr>
        <w:t xml:space="preserve">video sharing </w:t>
      </w:r>
      <w:r>
        <w:rPr>
          <w:rStyle w:val="apple-converted-space"/>
          <w:shd w:val="clear" w:color="auto" w:fill="FFFFFF"/>
          <w:lang w:val="en-US"/>
        </w:rPr>
        <w:t>yang memungkinkan penggunanya untuk mengunggah konten video dan berbagi video yang diunggah dengan pengguna yang lain. Status YouTube sebagai perusahaan independen tidak berlangsung lama, pada Oktober 2006 YouTube resmi diakuisisi oleh Google seharga 1</w:t>
      </w:r>
      <w:proofErr w:type="gramStart"/>
      <w:r>
        <w:rPr>
          <w:rStyle w:val="apple-converted-space"/>
          <w:shd w:val="clear" w:color="auto" w:fill="FFFFFF"/>
          <w:lang w:val="en-US"/>
        </w:rPr>
        <w:t>,65</w:t>
      </w:r>
      <w:proofErr w:type="gramEnd"/>
      <w:r>
        <w:rPr>
          <w:rStyle w:val="apple-converted-space"/>
          <w:shd w:val="clear" w:color="auto" w:fill="FFFFFF"/>
          <w:lang w:val="en-US"/>
        </w:rPr>
        <w:t xml:space="preserve"> miliar dollar.</w:t>
      </w:r>
    </w:p>
    <w:p w:rsidR="00CE1D6F" w:rsidRDefault="003F1E69" w:rsidP="003F1E69">
      <w:pPr>
        <w:tabs>
          <w:tab w:val="left" w:pos="709"/>
          <w:tab w:val="left" w:pos="2160"/>
          <w:tab w:val="left" w:pos="2880"/>
          <w:tab w:val="left" w:pos="3600"/>
          <w:tab w:val="left" w:pos="4320"/>
          <w:tab w:val="left" w:pos="5040"/>
          <w:tab w:val="left" w:pos="5895"/>
        </w:tabs>
        <w:jc w:val="both"/>
        <w:rPr>
          <w:rStyle w:val="apple-converted-space"/>
          <w:shd w:val="clear" w:color="auto" w:fill="FFFFFF"/>
          <w:lang w:val="en-US"/>
        </w:rPr>
      </w:pPr>
      <w:r>
        <w:rPr>
          <w:rStyle w:val="apple-converted-space"/>
          <w:shd w:val="clear" w:color="auto" w:fill="FFFFFF"/>
          <w:lang w:val="en-US"/>
        </w:rPr>
        <w:tab/>
      </w:r>
      <w:r w:rsidR="00CE1D6F">
        <w:rPr>
          <w:rStyle w:val="apple-converted-space"/>
          <w:shd w:val="clear" w:color="auto" w:fill="FFFFFF"/>
          <w:lang w:val="en-US"/>
        </w:rPr>
        <w:t xml:space="preserve">Internet telah berubah dari awal kemunculannya yang hanya berfungsi sebagai media mencari informasi di era Web 1.0 menjadi platform untuk saling berinteraksi di era Web 2.0, dan Internet akan terus mengalami perubahan. Video menjadi content yang semakin penting di Internet, lebih dari tiga per empat pengguna Internet menggunakan Internet untuk menonton dan mengunduh video. </w:t>
      </w:r>
      <w:r w:rsidR="00274089">
        <w:rPr>
          <w:rStyle w:val="apple-converted-space"/>
          <w:shd w:val="clear" w:color="auto" w:fill="FFFFFF"/>
          <w:lang w:val="en-US"/>
        </w:rPr>
        <w:fldChar w:fldCharType="begin" w:fldLock="1"/>
      </w:r>
      <w:r w:rsidR="00A77FE7">
        <w:rPr>
          <w:rStyle w:val="apple-converted-space"/>
          <w:shd w:val="clear" w:color="auto" w:fill="FFFFFF"/>
          <w:lang w:val="en-US"/>
        </w:rPr>
        <w:instrText>ADDIN CSL_CITATION {"citationItems":[{"id":"ITEM-1","itemData":{"URL":"www.pewInternet.org/ PPF/r/219/report_display.asp","author":[{"dropping-particle":"","family":"Madden","given":"Marry","non-dropping-particle":"","parse-names":false,"suffix":""}],"container-title":"Pew Internet and American Life Project","id":"ITEM-1","issued":{"date-parts":[["2007"]]},"title":"Online Video","type":"webpage"},"uris":["http://www.mendeley.com/documents/?uuid=7aa87027-5221-48e1-93e6-133b6cef2224"]}],"mendeley":{"formattedCitation":"(Madden, 2007)","plainTextFormattedCitation":"(Madden, 2007)","previouslyFormattedCitation":"(Madden, 2007)"},"properties":{"noteIndex":0},"schema":"https://github.com/citation-style-language/schema/raw/master/csl-citation.json"}</w:instrText>
      </w:r>
      <w:r w:rsidR="00274089">
        <w:rPr>
          <w:rStyle w:val="apple-converted-space"/>
          <w:shd w:val="clear" w:color="auto" w:fill="FFFFFF"/>
          <w:lang w:val="en-US"/>
        </w:rPr>
        <w:fldChar w:fldCharType="separate"/>
      </w:r>
      <w:r w:rsidR="00274089" w:rsidRPr="00274089">
        <w:rPr>
          <w:rStyle w:val="apple-converted-space"/>
          <w:noProof/>
          <w:shd w:val="clear" w:color="auto" w:fill="FFFFFF"/>
          <w:lang w:val="en-US"/>
        </w:rPr>
        <w:t>(Madden, 2007)</w:t>
      </w:r>
      <w:r w:rsidR="00274089">
        <w:rPr>
          <w:rStyle w:val="apple-converted-space"/>
          <w:shd w:val="clear" w:color="auto" w:fill="FFFFFF"/>
          <w:lang w:val="en-US"/>
        </w:rPr>
        <w:fldChar w:fldCharType="end"/>
      </w:r>
      <w:r w:rsidR="00CE1D6F">
        <w:rPr>
          <w:rStyle w:val="apple-converted-space"/>
          <w:shd w:val="clear" w:color="auto" w:fill="FFFFFF"/>
          <w:lang w:val="en-US"/>
        </w:rPr>
        <w:t>. Data dari Comscore pada bulan Januari 2009, ada 100,9 juta penonton yang menonton 6,3 mili</w:t>
      </w:r>
      <w:r>
        <w:rPr>
          <w:rStyle w:val="apple-converted-space"/>
          <w:shd w:val="clear" w:color="auto" w:fill="FFFFFF"/>
          <w:lang w:val="en-US"/>
        </w:rPr>
        <w:t>ar konten video di YouTube</w:t>
      </w:r>
      <w:r w:rsidR="00CE1D6F">
        <w:rPr>
          <w:rStyle w:val="apple-converted-space"/>
          <w:shd w:val="clear" w:color="auto" w:fill="FFFFFF"/>
          <w:lang w:val="en-US"/>
        </w:rPr>
        <w:t xml:space="preserve"> </w:t>
      </w:r>
      <w:r>
        <w:rPr>
          <w:rStyle w:val="apple-converted-space"/>
          <w:shd w:val="clear" w:color="auto" w:fill="FFFFFF"/>
          <w:lang w:val="en-US"/>
        </w:rPr>
        <w:fldChar w:fldCharType="begin" w:fldLock="1"/>
      </w:r>
      <w:r>
        <w:rPr>
          <w:rStyle w:val="apple-converted-space"/>
          <w:shd w:val="clear" w:color="auto" w:fill="FFFFFF"/>
          <w:lang w:val="en-US"/>
        </w:rPr>
        <w:instrText>ADDIN CSL_CITATION {"citationItems":[{"id":"ITEM-1","itemData":{"DOI":"10.2753/JOA0091-3367400106","ISBN":"0091336740","ISSN":"00913367","abstract":"User-generated online content poses a problem when it takes the form of advertising. Consumer-generated advertising challenges researchers and practitioners to understand consumers' articulated responses to ads and to the responses of other consumers, as well as the implications these may have for the brand. Traditional research methods such as viewer-response testing may be limited when the viewer becomes part of the conversation. This exploratory study attempts to interpret the conversations consumers have around consumer-generated ads using the comments they have posted to each ad's Web page. We show how conversations around ads can be mapped and interpreted, and then develop a typology of consumer-generated ad conversations. We discuss managerial implications of our findings, outline the limitations of the technique used, and trace avenues to extend the research. © 2011 American Academy of Advertising. All rights reserved.","author":[{"dropping-particle":"","family":"Campbell","given":"Colin","non-dropping-particle":"","parse-names":false,"suffix":""},{"dropping-particle":"","family":"Pitt","given":"Leyland F.","non-dropping-particle":"","parse-names":false,"suffix":""},{"dropping-particle":"","family":"Parent","given":"Michael","non-dropping-particle":"","parse-names":false,"suffix":""},{"dropping-particle":"","family":"Berthon","given":"Pierre R.","non-dropping-particle":"","parse-names":false,"suffix":""}],"container-title":"Journal of Advertising","id":"ITEM-1","issue":"1","issued":{"date-parts":[["2011"]]},"page":"87-102","title":"Understanding consumer conversations around ads in a Web 2.0 world","type":"article-journal","volume":"40"},"uris":["http://www.mendeley.com/documents/?uuid=47b9619b-5fb6-4004-a312-77980ee04b74"]}],"mendeley":{"formattedCitation":"(Campbell et al., 2011)","manualFormatting":"(Comscore dalam Campbell et al., 2011)","plainTextFormattedCitation":"(Campbell et al., 2011)","previouslyFormattedCitation":"(Campbell et al., 2011)"},"properties":{"noteIndex":0},"schema":"https://github.com/citation-style-language/schema/raw/master/csl-citation.json"}</w:instrText>
      </w:r>
      <w:r>
        <w:rPr>
          <w:rStyle w:val="apple-converted-space"/>
          <w:shd w:val="clear" w:color="auto" w:fill="FFFFFF"/>
          <w:lang w:val="en-US"/>
        </w:rPr>
        <w:fldChar w:fldCharType="separate"/>
      </w:r>
      <w:r w:rsidRPr="003F1E69">
        <w:rPr>
          <w:rStyle w:val="apple-converted-space"/>
          <w:noProof/>
          <w:shd w:val="clear" w:color="auto" w:fill="FFFFFF"/>
          <w:lang w:val="en-US"/>
        </w:rPr>
        <w:t>(</w:t>
      </w:r>
      <w:r>
        <w:rPr>
          <w:rStyle w:val="apple-converted-space"/>
          <w:noProof/>
          <w:shd w:val="clear" w:color="auto" w:fill="FFFFFF"/>
          <w:lang w:val="en-US"/>
        </w:rPr>
        <w:t xml:space="preserve">Comscore dalam </w:t>
      </w:r>
      <w:r w:rsidRPr="003F1E69">
        <w:rPr>
          <w:rStyle w:val="apple-converted-space"/>
          <w:noProof/>
          <w:shd w:val="clear" w:color="auto" w:fill="FFFFFF"/>
          <w:lang w:val="en-US"/>
        </w:rPr>
        <w:t>Campbell et al., 2011)</w:t>
      </w:r>
      <w:r>
        <w:rPr>
          <w:rStyle w:val="apple-converted-space"/>
          <w:shd w:val="clear" w:color="auto" w:fill="FFFFFF"/>
          <w:lang w:val="en-US"/>
        </w:rPr>
        <w:fldChar w:fldCharType="end"/>
      </w:r>
      <w:r>
        <w:rPr>
          <w:rStyle w:val="apple-converted-space"/>
          <w:shd w:val="clear" w:color="auto" w:fill="FFFFFF"/>
          <w:lang w:val="en-US"/>
        </w:rPr>
        <w:t>.</w:t>
      </w:r>
    </w:p>
    <w:p w:rsidR="00CE1D6F" w:rsidRDefault="00CE1D6F" w:rsidP="00E03B30">
      <w:pPr>
        <w:tabs>
          <w:tab w:val="left" w:pos="709"/>
          <w:tab w:val="left" w:pos="2160"/>
          <w:tab w:val="left" w:pos="2880"/>
          <w:tab w:val="left" w:pos="3600"/>
          <w:tab w:val="left" w:pos="4320"/>
          <w:tab w:val="left" w:pos="5040"/>
          <w:tab w:val="left" w:pos="5895"/>
        </w:tabs>
        <w:jc w:val="both"/>
        <w:rPr>
          <w:rStyle w:val="apple-converted-space"/>
          <w:shd w:val="clear" w:color="auto" w:fill="FFFFFF"/>
          <w:lang w:val="en-US"/>
        </w:rPr>
      </w:pPr>
      <w:r>
        <w:rPr>
          <w:rStyle w:val="apple-converted-space"/>
          <w:shd w:val="clear" w:color="auto" w:fill="FFFFFF"/>
          <w:lang w:val="en-US"/>
        </w:rPr>
        <w:tab/>
        <w:t>Video sebagai konten utama YouTube juga telah banyak mengalami perubahan, baik dari sisi kualitas, tu</w:t>
      </w:r>
      <w:r w:rsidR="009A54AF">
        <w:rPr>
          <w:rStyle w:val="apple-converted-space"/>
          <w:shd w:val="clear" w:color="auto" w:fill="FFFFFF"/>
          <w:lang w:val="en-US"/>
        </w:rPr>
        <w:t xml:space="preserve">juan, maupun penggunaannya. </w:t>
      </w:r>
      <w:r>
        <w:rPr>
          <w:rStyle w:val="apple-converted-space"/>
          <w:shd w:val="clear" w:color="auto" w:fill="FFFFFF"/>
          <w:lang w:val="en-US"/>
        </w:rPr>
        <w:t xml:space="preserve">YouTube pada </w:t>
      </w:r>
      <w:r w:rsidR="009A54AF">
        <w:rPr>
          <w:rStyle w:val="apple-converted-space"/>
          <w:shd w:val="clear" w:color="auto" w:fill="FFFFFF"/>
        </w:rPr>
        <w:t>a</w:t>
      </w:r>
      <w:r>
        <w:rPr>
          <w:rStyle w:val="apple-converted-space"/>
          <w:shd w:val="clear" w:color="auto" w:fill="FFFFFF"/>
          <w:lang w:val="en-US"/>
        </w:rPr>
        <w:t xml:space="preserve">wal kemunculannya ditujukan sebagai situs </w:t>
      </w:r>
      <w:r>
        <w:rPr>
          <w:rStyle w:val="apple-converted-space"/>
          <w:i/>
          <w:shd w:val="clear" w:color="auto" w:fill="FFFFFF"/>
          <w:lang w:val="en-US"/>
        </w:rPr>
        <w:t>video sharing</w:t>
      </w:r>
      <w:r>
        <w:rPr>
          <w:rStyle w:val="apple-converted-space"/>
          <w:shd w:val="clear" w:color="auto" w:fill="FFFFFF"/>
          <w:lang w:val="en-US"/>
        </w:rPr>
        <w:t xml:space="preserve"> yang memungkinkan para penggunanya untuk saling bertukar video, dan memberi komentar pada video yang ditonton. Setelah diakuisisi oleh Google pada tahun 2005, Google secara langsung menyatakan </w:t>
      </w:r>
      <w:proofErr w:type="gramStart"/>
      <w:r>
        <w:rPr>
          <w:rStyle w:val="apple-converted-space"/>
          <w:shd w:val="clear" w:color="auto" w:fill="FFFFFF"/>
          <w:lang w:val="en-US"/>
        </w:rPr>
        <w:t>akan</w:t>
      </w:r>
      <w:proofErr w:type="gramEnd"/>
      <w:r>
        <w:rPr>
          <w:rStyle w:val="apple-converted-space"/>
          <w:shd w:val="clear" w:color="auto" w:fill="FFFFFF"/>
          <w:lang w:val="en-US"/>
        </w:rPr>
        <w:t xml:space="preserve"> mendorong pemasukan iklan dari YouTube. </w:t>
      </w:r>
    </w:p>
    <w:p w:rsidR="003108A9" w:rsidRDefault="00CE1D6F" w:rsidP="00E03B30">
      <w:pPr>
        <w:ind w:firstLine="720"/>
        <w:jc w:val="both"/>
        <w:rPr>
          <w:lang w:val="en-US"/>
        </w:rPr>
      </w:pPr>
      <w:r>
        <w:rPr>
          <w:rStyle w:val="apple-converted-space"/>
          <w:shd w:val="clear" w:color="auto" w:fill="FFFFFF"/>
          <w:lang w:val="en-US"/>
        </w:rPr>
        <w:t xml:space="preserve">Beriklan di YouTube sendiri sejauh ini secara resmi hanya bisa dilakukan melalui mekanisme AdWords dari Google. Namun dengan berkembang dan bertambahnya konten video di platform ini, para pengiklan mulai banyak melirik </w:t>
      </w:r>
      <w:proofErr w:type="gramStart"/>
      <w:r>
        <w:rPr>
          <w:rStyle w:val="apple-converted-space"/>
          <w:shd w:val="clear" w:color="auto" w:fill="FFFFFF"/>
          <w:lang w:val="en-US"/>
        </w:rPr>
        <w:t>cara</w:t>
      </w:r>
      <w:proofErr w:type="gramEnd"/>
      <w:r>
        <w:rPr>
          <w:rStyle w:val="apple-converted-space"/>
          <w:shd w:val="clear" w:color="auto" w:fill="FFFFFF"/>
          <w:lang w:val="en-US"/>
        </w:rPr>
        <w:t xml:space="preserve"> beriklan tanpa melalui mekanisme AdWords, melainkan secara langsung berhubungan dengan channel-channel YouTube tertentu yang dirasa bisa mendukung kampanye iklan mereka.</w:t>
      </w:r>
    </w:p>
    <w:p w:rsidR="00DB2CF4" w:rsidRPr="00DB2CF4" w:rsidRDefault="00DB2CF4" w:rsidP="00FD5496">
      <w:pPr>
        <w:ind w:firstLine="720"/>
        <w:jc w:val="both"/>
        <w:rPr>
          <w:rStyle w:val="apple-converted-space"/>
          <w:lang w:val="en-US"/>
        </w:rPr>
      </w:pPr>
    </w:p>
    <w:p w:rsidR="003108A9" w:rsidRDefault="003108A9" w:rsidP="00D463D5">
      <w:pPr>
        <w:tabs>
          <w:tab w:val="left" w:pos="709"/>
          <w:tab w:val="left" w:pos="2160"/>
          <w:tab w:val="left" w:pos="2880"/>
          <w:tab w:val="left" w:pos="3600"/>
          <w:tab w:val="left" w:pos="4320"/>
          <w:tab w:val="left" w:pos="5040"/>
          <w:tab w:val="left" w:pos="5895"/>
        </w:tabs>
        <w:jc w:val="both"/>
        <w:rPr>
          <w:rStyle w:val="apple-converted-space"/>
        </w:rPr>
      </w:pPr>
      <w:r w:rsidRPr="003108A9">
        <w:rPr>
          <w:rStyle w:val="apple-converted-space"/>
          <w:b/>
        </w:rPr>
        <w:t>Metode Penelitian</w:t>
      </w:r>
    </w:p>
    <w:p w:rsidR="00801F9C" w:rsidRDefault="00D463D5" w:rsidP="00E03B30">
      <w:pPr>
        <w:tabs>
          <w:tab w:val="left" w:pos="709"/>
          <w:tab w:val="left" w:pos="2160"/>
          <w:tab w:val="left" w:pos="2880"/>
          <w:tab w:val="left" w:pos="3600"/>
          <w:tab w:val="left" w:pos="4320"/>
          <w:tab w:val="left" w:pos="5040"/>
          <w:tab w:val="left" w:pos="5895"/>
        </w:tabs>
        <w:jc w:val="both"/>
        <w:rPr>
          <w:rStyle w:val="apple-converted-space"/>
        </w:rPr>
      </w:pPr>
      <w:r>
        <w:rPr>
          <w:rStyle w:val="apple-converted-space"/>
        </w:rPr>
        <w:tab/>
      </w:r>
      <w:r w:rsidR="003108A9" w:rsidRPr="003108A9">
        <w:rPr>
          <w:rStyle w:val="apple-converted-space"/>
        </w:rPr>
        <w:t xml:space="preserve">Penelitian ini </w:t>
      </w:r>
      <w:r w:rsidR="001741B9">
        <w:rPr>
          <w:rStyle w:val="apple-converted-space"/>
        </w:rPr>
        <w:t xml:space="preserve">adalah penelitian kualitatif dengan </w:t>
      </w:r>
      <w:r w:rsidR="003108A9" w:rsidRPr="003108A9">
        <w:rPr>
          <w:rStyle w:val="apple-converted-space"/>
        </w:rPr>
        <w:t xml:space="preserve">pendekatan studi kasus. </w:t>
      </w:r>
      <w:r w:rsidR="00801F9C">
        <w:rPr>
          <w:rStyle w:val="apple-converted-space"/>
        </w:rPr>
        <w:t>P</w:t>
      </w:r>
      <w:r w:rsidR="00801F9C" w:rsidRPr="003108A9">
        <w:rPr>
          <w:rStyle w:val="apple-converted-space"/>
        </w:rPr>
        <w:t xml:space="preserve">enelitian kualitatif adalah tipe penelitian yang bertujuan untuk mengembangkan apresiasi dari motivasi yang mendasari seseorang untuk melakukan apa yang mereka lakukan </w:t>
      </w:r>
      <w:r w:rsidR="003F1E69">
        <w:rPr>
          <w:rStyle w:val="apple-converted-space"/>
        </w:rPr>
        <w:fldChar w:fldCharType="begin" w:fldLock="1"/>
      </w:r>
      <w:r w:rsidR="003F1E69">
        <w:rPr>
          <w:rStyle w:val="apple-converted-space"/>
        </w:rPr>
        <w:instrText>ADDIN CSL_CITATION {"citationItems":[{"id":"ITEM-1","itemData":{"ISBN":"0761944842","author":[{"dropping-particle":"","family":"Henn, Matt","given":"Mark Weinstein and Nick Foard","non-dropping-particle":"","parse-names":false,"suffix":""}],"id":"ITEM-1","issued":{"date-parts":[["2006"]]},"number-of-pages":"285","publisher":"Sage Publications","publisher-place":"London","title":"A Short Introduction to Social Research","type":"book"},"uris":["http://www.mendeley.com/documents/?uuid=5d13f95e-0965-4ff4-95f3-7b93a997c5c2"]}],"mendeley":{"formattedCitation":"(Henn, Matt, 2006)","manualFormatting":"(Henn, 2006 : 149)","plainTextFormattedCitation":"(Henn, Matt, 2006)","previouslyFormattedCitation":"(Henn, Matt, 2006)"},"properties":{"noteIndex":0},"schema":"https://github.com/citation-style-language/schema/raw/master/csl-citation.json"}</w:instrText>
      </w:r>
      <w:r w:rsidR="003F1E69">
        <w:rPr>
          <w:rStyle w:val="apple-converted-space"/>
        </w:rPr>
        <w:fldChar w:fldCharType="separate"/>
      </w:r>
      <w:r w:rsidR="003F1E69">
        <w:rPr>
          <w:rStyle w:val="apple-converted-space"/>
          <w:noProof/>
        </w:rPr>
        <w:t>(Henn</w:t>
      </w:r>
      <w:r w:rsidR="003F1E69" w:rsidRPr="003F1E69">
        <w:rPr>
          <w:rStyle w:val="apple-converted-space"/>
          <w:noProof/>
        </w:rPr>
        <w:t>, 2006</w:t>
      </w:r>
      <w:r w:rsidR="003F1E69">
        <w:rPr>
          <w:rStyle w:val="apple-converted-space"/>
          <w:noProof/>
          <w:lang w:val="en-US"/>
        </w:rPr>
        <w:t xml:space="preserve"> : 149</w:t>
      </w:r>
      <w:r w:rsidR="003F1E69" w:rsidRPr="003F1E69">
        <w:rPr>
          <w:rStyle w:val="apple-converted-space"/>
          <w:noProof/>
        </w:rPr>
        <w:t>)</w:t>
      </w:r>
      <w:r w:rsidR="003F1E69">
        <w:rPr>
          <w:rStyle w:val="apple-converted-space"/>
        </w:rPr>
        <w:fldChar w:fldCharType="end"/>
      </w:r>
      <w:r w:rsidR="00801F9C" w:rsidRPr="003108A9">
        <w:rPr>
          <w:rStyle w:val="apple-converted-space"/>
        </w:rPr>
        <w:t xml:space="preserve">. Tipe penelitian kualitatif menurut </w:t>
      </w:r>
      <w:r w:rsidR="003F1E69">
        <w:rPr>
          <w:rStyle w:val="apple-converted-space"/>
        </w:rPr>
        <w:fldChar w:fldCharType="begin" w:fldLock="1"/>
      </w:r>
      <w:r w:rsidR="00CA6F37">
        <w:rPr>
          <w:rStyle w:val="apple-converted-space"/>
        </w:rPr>
        <w:instrText>ADDIN CSL_CITATION {"citationItems":[{"id":"ITEM-1","itemData":{"ISBN":"0761944842","author":[{"dropping-particle":"","family":"Henn, Matt","given":"Mark Weinstein and Nick Foard","non-dropping-particle":"","parse-names":false,"suffix":""}],"id":"ITEM-1","issued":{"date-parts":[["2006"]]},"number-of-pages":"285","publisher":"Sage Publications","publisher-place":"London","title":"A Short Introduction to Social Research","type":"book"},"uris":["http://www.mendeley.com/documents/?uuid=5d13f95e-0965-4ff4-95f3-7b93a997c5c2"]}],"mendeley":{"formattedCitation":"(Henn, Matt, 2006)","manualFormatting":"Henn (2006 : 150)","plainTextFormattedCitation":"(Henn, Matt, 2006)","previouslyFormattedCitation":"(Henn, Matt, 2006)"},"properties":{"noteIndex":0},"schema":"https://github.com/citation-style-language/schema/raw/master/csl-citation.json"}</w:instrText>
      </w:r>
      <w:r w:rsidR="003F1E69">
        <w:rPr>
          <w:rStyle w:val="apple-converted-space"/>
        </w:rPr>
        <w:fldChar w:fldCharType="separate"/>
      </w:r>
      <w:r w:rsidR="00CA6F37">
        <w:rPr>
          <w:rStyle w:val="apple-converted-space"/>
          <w:noProof/>
        </w:rPr>
        <w:t>Henn</w:t>
      </w:r>
      <w:r w:rsidR="003F1E69">
        <w:rPr>
          <w:rStyle w:val="apple-converted-space"/>
          <w:noProof/>
        </w:rPr>
        <w:t xml:space="preserve"> </w:t>
      </w:r>
      <w:r w:rsidR="00CA6F37">
        <w:rPr>
          <w:rStyle w:val="apple-converted-space"/>
          <w:noProof/>
          <w:lang w:val="en-US"/>
        </w:rPr>
        <w:t>(</w:t>
      </w:r>
      <w:r w:rsidR="003F1E69" w:rsidRPr="003F1E69">
        <w:rPr>
          <w:rStyle w:val="apple-converted-space"/>
          <w:noProof/>
        </w:rPr>
        <w:t>2006</w:t>
      </w:r>
      <w:r w:rsidR="003F1E69">
        <w:rPr>
          <w:rStyle w:val="apple-converted-space"/>
          <w:noProof/>
          <w:lang w:val="en-US"/>
        </w:rPr>
        <w:t xml:space="preserve"> : 150</w:t>
      </w:r>
      <w:r w:rsidR="003F1E69" w:rsidRPr="003F1E69">
        <w:rPr>
          <w:rStyle w:val="apple-converted-space"/>
          <w:noProof/>
        </w:rPr>
        <w:t>)</w:t>
      </w:r>
      <w:r w:rsidR="003F1E69">
        <w:rPr>
          <w:rStyle w:val="apple-converted-space"/>
        </w:rPr>
        <w:fldChar w:fldCharType="end"/>
      </w:r>
      <w:r w:rsidR="003F1E69">
        <w:rPr>
          <w:rStyle w:val="apple-converted-space"/>
        </w:rPr>
        <w:t xml:space="preserve"> </w:t>
      </w:r>
      <w:r w:rsidR="00801F9C" w:rsidRPr="003108A9">
        <w:rPr>
          <w:rStyle w:val="apple-converted-space"/>
        </w:rPr>
        <w:t xml:space="preserve">memiliki karakteristik sebagai berikut : </w:t>
      </w:r>
      <w:r w:rsidR="001C0DD8">
        <w:rPr>
          <w:rStyle w:val="apple-converted-space"/>
        </w:rPr>
        <w:t xml:space="preserve">1). </w:t>
      </w:r>
      <w:r w:rsidR="00801F9C" w:rsidRPr="003108A9">
        <w:rPr>
          <w:rStyle w:val="apple-converted-space"/>
        </w:rPr>
        <w:t xml:space="preserve">Dilakukan secara langsung agar dapat membangun pemahaman bagaimana pengalaman orang di sekitarnya dan </w:t>
      </w:r>
      <w:r w:rsidR="00801F9C" w:rsidRPr="003108A9">
        <w:rPr>
          <w:rStyle w:val="apple-converted-space"/>
        </w:rPr>
        <w:lastRenderedPageBreak/>
        <w:t>mengidentifikasi yang membentuk perilaku mereka, peneliti bert</w:t>
      </w:r>
      <w:r w:rsidR="001C0DD8">
        <w:rPr>
          <w:rStyle w:val="apple-converted-space"/>
        </w:rPr>
        <w:t xml:space="preserve">indak dan berbicara apa adanya. 2). </w:t>
      </w:r>
      <w:r w:rsidR="00801F9C" w:rsidRPr="003108A9">
        <w:rPr>
          <w:rStyle w:val="apple-converted-space"/>
        </w:rPr>
        <w:t>Bertujuan untuk mencari deskripsi lengkap tentang perilaku dan pemikiran manusia untuk men</w:t>
      </w:r>
      <w:r w:rsidR="001C0DD8">
        <w:rPr>
          <w:rStyle w:val="apple-converted-space"/>
        </w:rPr>
        <w:t xml:space="preserve">dapat makna sosial yang dianut. 3). </w:t>
      </w:r>
      <w:r w:rsidR="00801F9C" w:rsidRPr="003108A9">
        <w:rPr>
          <w:rStyle w:val="apple-converted-space"/>
        </w:rPr>
        <w:t>Tidak ada spesifikasi isu dan konsep penelitian yang tepat, fokus penelitian bisa b</w:t>
      </w:r>
      <w:r w:rsidR="001C0DD8">
        <w:rPr>
          <w:rStyle w:val="apple-converted-space"/>
        </w:rPr>
        <w:t xml:space="preserve">erubah selama pengumpulan data. 4). </w:t>
      </w:r>
      <w:r w:rsidR="00801F9C" w:rsidRPr="003108A9">
        <w:rPr>
          <w:rStyle w:val="apple-converted-space"/>
        </w:rPr>
        <w:t>Melibatkan upaya membangun teori bukan menguji teori.</w:t>
      </w:r>
    </w:p>
    <w:p w:rsidR="003108A9" w:rsidRPr="00CA6F37" w:rsidRDefault="001C0DD8" w:rsidP="00E03B30">
      <w:pPr>
        <w:tabs>
          <w:tab w:val="left" w:pos="709"/>
          <w:tab w:val="left" w:pos="2160"/>
          <w:tab w:val="left" w:pos="2880"/>
          <w:tab w:val="left" w:pos="3600"/>
          <w:tab w:val="left" w:pos="4320"/>
          <w:tab w:val="left" w:pos="5040"/>
          <w:tab w:val="left" w:pos="5895"/>
        </w:tabs>
        <w:jc w:val="both"/>
        <w:rPr>
          <w:rStyle w:val="apple-converted-space"/>
          <w:lang w:val="en-US"/>
        </w:rPr>
      </w:pPr>
      <w:r>
        <w:rPr>
          <w:rStyle w:val="apple-converted-space"/>
        </w:rPr>
        <w:tab/>
      </w:r>
      <w:r w:rsidR="003108A9" w:rsidRPr="003108A9">
        <w:rPr>
          <w:rStyle w:val="apple-converted-space"/>
        </w:rPr>
        <w:t xml:space="preserve">Studi kasus </w:t>
      </w:r>
      <w:r w:rsidR="00801F9C">
        <w:rPr>
          <w:rStyle w:val="apple-converted-space"/>
        </w:rPr>
        <w:t xml:space="preserve">sendiri </w:t>
      </w:r>
      <w:r w:rsidR="003108A9" w:rsidRPr="003108A9">
        <w:rPr>
          <w:rStyle w:val="apple-converted-space"/>
        </w:rPr>
        <w:t>merupakan strategi penelitian yang cocok diterapkan apabila pertanyaan penelitian yang disusun berkenaan dengan how atau why, apabila peneliti hanya memiliki sedikit peluang untuk  mengontrol peristiwa yang akan diselidiki, dan apabila fokus penelitian terletak pada fenomena kontemporer d</w:t>
      </w:r>
      <w:r w:rsidR="00CA6F37">
        <w:rPr>
          <w:rStyle w:val="apple-converted-space"/>
        </w:rPr>
        <w:t>i dalam konteks kehidupan nyata</w:t>
      </w:r>
      <w:r w:rsidR="003108A9" w:rsidRPr="003108A9">
        <w:rPr>
          <w:rStyle w:val="apple-converted-space"/>
        </w:rPr>
        <w:t xml:space="preserve"> </w:t>
      </w:r>
      <w:r w:rsidR="00CA6F37">
        <w:rPr>
          <w:rStyle w:val="apple-converted-space"/>
        </w:rPr>
        <w:fldChar w:fldCharType="begin" w:fldLock="1"/>
      </w:r>
      <w:r w:rsidR="00923EB1">
        <w:rPr>
          <w:rStyle w:val="apple-converted-space"/>
        </w:rPr>
        <w:instrText>ADDIN CSL_CITATION {"citationItems":[{"id":"ITEM-1","itemData":{"ISBN":"979-421-499-x","author":[{"dropping-particle":"","family":"Yin","given":"Robert K","non-dropping-particle":"","parse-names":false,"suffix":""}],"editor":[{"dropping-particle":"","family":"Mudzakir","given":"M.Djauzi","non-dropping-particle":"","parse-names":false,"suffix":""}],"id":"ITEM-1","issued":{"date-parts":[["2005"]]},"number-of-pages":"217","publisher":"Raja Grafindo","publisher-place":"Jakarta","title":"Studi Kasus : Desain dan Metode","type":"book"},"uris":["http://www.mendeley.com/documents/?uuid=b783ba9f-4836-43e5-be6c-5495f56141f2"]}],"mendeley":{"formattedCitation":"(Yin, 2005)","plainTextFormattedCitation":"(Yin, 2005)","previouslyFormattedCitation":"(Yin, 2005)"},"properties":{"noteIndex":0},"schema":"https://github.com/citation-style-language/schema/raw/master/csl-citation.json"}</w:instrText>
      </w:r>
      <w:r w:rsidR="00CA6F37">
        <w:rPr>
          <w:rStyle w:val="apple-converted-space"/>
        </w:rPr>
        <w:fldChar w:fldCharType="separate"/>
      </w:r>
      <w:r w:rsidR="00CA6F37" w:rsidRPr="00CA6F37">
        <w:rPr>
          <w:rStyle w:val="apple-converted-space"/>
          <w:noProof/>
        </w:rPr>
        <w:t>(Yin, 2005)</w:t>
      </w:r>
      <w:r w:rsidR="00CA6F37">
        <w:rPr>
          <w:rStyle w:val="apple-converted-space"/>
        </w:rPr>
        <w:fldChar w:fldCharType="end"/>
      </w:r>
      <w:r w:rsidR="00CA6F37">
        <w:rPr>
          <w:rStyle w:val="apple-converted-space"/>
          <w:lang w:val="en-US"/>
        </w:rPr>
        <w:t>.</w:t>
      </w:r>
    </w:p>
    <w:p w:rsidR="003108A9" w:rsidRPr="003108A9" w:rsidRDefault="003108A9" w:rsidP="00E03B30">
      <w:pPr>
        <w:tabs>
          <w:tab w:val="left" w:pos="709"/>
          <w:tab w:val="left" w:pos="2160"/>
          <w:tab w:val="left" w:pos="2880"/>
          <w:tab w:val="left" w:pos="3600"/>
          <w:tab w:val="left" w:pos="4320"/>
          <w:tab w:val="left" w:pos="5040"/>
          <w:tab w:val="left" w:pos="5895"/>
        </w:tabs>
        <w:jc w:val="both"/>
        <w:rPr>
          <w:rStyle w:val="apple-converted-space"/>
        </w:rPr>
      </w:pPr>
      <w:r w:rsidRPr="003108A9">
        <w:rPr>
          <w:rStyle w:val="apple-converted-space"/>
        </w:rPr>
        <w:tab/>
        <w:t xml:space="preserve">Dalam penelitian ini, studi kasus digunakan untuk menjawab pertanyaan </w:t>
      </w:r>
      <w:r w:rsidRPr="00F80F33">
        <w:rPr>
          <w:rStyle w:val="apple-converted-space"/>
          <w:i/>
        </w:rPr>
        <w:t>how</w:t>
      </w:r>
      <w:r w:rsidRPr="003108A9">
        <w:rPr>
          <w:rStyle w:val="apple-converted-space"/>
        </w:rPr>
        <w:t xml:space="preserve"> dan </w:t>
      </w:r>
      <w:r w:rsidRPr="00F80F33">
        <w:rPr>
          <w:rStyle w:val="apple-converted-space"/>
          <w:i/>
        </w:rPr>
        <w:t>why</w:t>
      </w:r>
      <w:r w:rsidRPr="003108A9">
        <w:rPr>
          <w:rStyle w:val="apple-converted-space"/>
        </w:rPr>
        <w:t xml:space="preserve"> yaitu bagaimana perubahan pola dan proses beriklan berlangsung pada platform YouTube ketika iklan dilakukan dengan model YouTube channel endorsement, dan mengapa perusahaan memilih channel YouTube tertentu untuk dijadikan media menyampaikan pesan iklan.</w:t>
      </w:r>
    </w:p>
    <w:p w:rsidR="003108A9" w:rsidRPr="003108A9" w:rsidRDefault="003108A9" w:rsidP="00E03B30">
      <w:pPr>
        <w:tabs>
          <w:tab w:val="left" w:pos="709"/>
          <w:tab w:val="left" w:pos="2160"/>
          <w:tab w:val="left" w:pos="2880"/>
          <w:tab w:val="left" w:pos="3600"/>
          <w:tab w:val="left" w:pos="4320"/>
          <w:tab w:val="left" w:pos="5040"/>
          <w:tab w:val="left" w:pos="5895"/>
        </w:tabs>
        <w:jc w:val="both"/>
        <w:rPr>
          <w:rStyle w:val="apple-converted-space"/>
        </w:rPr>
      </w:pPr>
      <w:r w:rsidRPr="003108A9">
        <w:rPr>
          <w:rStyle w:val="apple-converted-space"/>
        </w:rPr>
        <w:tab/>
        <w:t xml:space="preserve">Penelitian studi </w:t>
      </w:r>
      <w:r w:rsidR="00D81DE4">
        <w:rPr>
          <w:rStyle w:val="apple-converted-space"/>
        </w:rPr>
        <w:t xml:space="preserve">kasus </w:t>
      </w:r>
      <w:r w:rsidRPr="003108A9">
        <w:rPr>
          <w:rStyle w:val="apple-converted-space"/>
        </w:rPr>
        <w:t>memungkinkan dilakukannya eksplorasi mendalam terhadap suatu masalah, peristiwa, atau fenomena yang menarik dalam konteks kehidupan nyata secara natural. Studi kasus juga digunakan untuk meneliti fenomena-fenomena unik yang membutuhkan pemahaman akan kompleksitas suatu kasus dalam konteks tertentu. Uniqueness / keunikan dalam penelitian ini adalah bagaimana penelitian ini memetakan dan memberi gambaran tentang pola-pola interaksi yang terjadi antar pelaku industri periklanan di era web 2.0 dimana disrrupsi teknologi informasi telah mengubah cara para pelaku industsri periklanan untuk berinteraksi dan bekerjasama, selain itu penelitian ini juga menjelaskan tentang munculnya pemain baru dalam industri periklanan, yang sebelumnya tidak pernah ada dalam konteks periklanan konvensional.</w:t>
      </w:r>
    </w:p>
    <w:p w:rsidR="003108A9" w:rsidRPr="003108A9" w:rsidRDefault="003108A9" w:rsidP="00E03B30">
      <w:pPr>
        <w:tabs>
          <w:tab w:val="left" w:pos="709"/>
          <w:tab w:val="left" w:pos="2160"/>
          <w:tab w:val="left" w:pos="2880"/>
          <w:tab w:val="left" w:pos="3600"/>
          <w:tab w:val="left" w:pos="4320"/>
          <w:tab w:val="left" w:pos="5040"/>
          <w:tab w:val="left" w:pos="5895"/>
        </w:tabs>
        <w:jc w:val="both"/>
        <w:rPr>
          <w:rStyle w:val="apple-converted-space"/>
        </w:rPr>
      </w:pPr>
      <w:r w:rsidRPr="003108A9">
        <w:rPr>
          <w:rStyle w:val="apple-converted-space"/>
        </w:rPr>
        <w:tab/>
        <w:t xml:space="preserve">Analisis studi kasus dalam penelitian ini menggunakan analisis dalam bentuk penjodohan pola, dimana pola-pola empirik hasil temuan penelitian dibandingkan dengan pola-pola yang diprediksikan dari teori-teori yang mendukung </w:t>
      </w:r>
      <w:r w:rsidR="00923EB1">
        <w:rPr>
          <w:rStyle w:val="apple-converted-space"/>
        </w:rPr>
        <w:fldChar w:fldCharType="begin" w:fldLock="1"/>
      </w:r>
      <w:r w:rsidR="005536AB">
        <w:rPr>
          <w:rStyle w:val="apple-converted-space"/>
        </w:rPr>
        <w:instrText>ADDIN CSL_CITATION {"citationItems":[{"id":"ITEM-1","itemData":{"ISBN":"979-421-499-x","author":[{"dropping-particle":"","family":"Yin","given":"Robert K","non-dropping-particle":"","parse-names":false,"suffix":""}],"editor":[{"dropping-particle":"","family":"Mudzakir","given":"M.Djauzi","non-dropping-particle":"","parse-names":false,"suffix":""}],"id":"ITEM-1","issued":{"date-parts":[["2005"]]},"number-of-pages":"217","publisher":"Raja Grafindo","publisher-place":"Jakarta","title":"Studi Kasus : Desain dan Metode","type":"book"},"uris":["http://www.mendeley.com/documents/?uuid=b783ba9f-4836-43e5-be6c-5495f56141f2"]}],"mendeley":{"formattedCitation":"(Yin, 2005)","manualFormatting":"(Yin, 2005 : 140)","plainTextFormattedCitation":"(Yin, 2005)","previouslyFormattedCitation":"(Yin, 2005)"},"properties":{"noteIndex":0},"schema":"https://github.com/citation-style-language/schema/raw/master/csl-citation.json"}</w:instrText>
      </w:r>
      <w:r w:rsidR="00923EB1">
        <w:rPr>
          <w:rStyle w:val="apple-converted-space"/>
        </w:rPr>
        <w:fldChar w:fldCharType="separate"/>
      </w:r>
      <w:r w:rsidR="00923EB1" w:rsidRPr="00923EB1">
        <w:rPr>
          <w:rStyle w:val="apple-converted-space"/>
          <w:noProof/>
        </w:rPr>
        <w:t>(Yin, 2005</w:t>
      </w:r>
      <w:r w:rsidR="00923EB1">
        <w:rPr>
          <w:rStyle w:val="apple-converted-space"/>
          <w:noProof/>
          <w:lang w:val="en-US"/>
        </w:rPr>
        <w:t xml:space="preserve"> : 140</w:t>
      </w:r>
      <w:r w:rsidR="00923EB1" w:rsidRPr="00923EB1">
        <w:rPr>
          <w:rStyle w:val="apple-converted-space"/>
          <w:noProof/>
        </w:rPr>
        <w:t>)</w:t>
      </w:r>
      <w:r w:rsidR="00923EB1">
        <w:rPr>
          <w:rStyle w:val="apple-converted-space"/>
        </w:rPr>
        <w:fldChar w:fldCharType="end"/>
      </w:r>
      <w:r w:rsidRPr="003108A9">
        <w:rPr>
          <w:rStyle w:val="apple-converted-space"/>
        </w:rPr>
        <w:t>. Dalam penelitian logika penjodoham pola digunakan untuk melihat apakah ada persamaan atau perbedaan dalam proses beriklan konvensional dengan proses beriklan digital melal</w:t>
      </w:r>
      <w:r w:rsidR="00400AED">
        <w:rPr>
          <w:rStyle w:val="apple-converted-space"/>
        </w:rPr>
        <w:t>ui YouTube channel endorsement.</w:t>
      </w:r>
    </w:p>
    <w:p w:rsidR="001835C1" w:rsidRDefault="00EF2270" w:rsidP="00E03B30">
      <w:pPr>
        <w:tabs>
          <w:tab w:val="left" w:pos="709"/>
          <w:tab w:val="left" w:pos="2160"/>
          <w:tab w:val="left" w:pos="2880"/>
          <w:tab w:val="left" w:pos="3600"/>
          <w:tab w:val="left" w:pos="4320"/>
          <w:tab w:val="left" w:pos="5040"/>
          <w:tab w:val="left" w:pos="5895"/>
        </w:tabs>
        <w:jc w:val="both"/>
        <w:rPr>
          <w:rStyle w:val="apple-converted-space"/>
          <w:shd w:val="clear" w:color="auto" w:fill="FFFFFF"/>
          <w:lang w:val="en-US"/>
        </w:rPr>
      </w:pPr>
      <w:r>
        <w:rPr>
          <w:rStyle w:val="apple-converted-space"/>
          <w:shd w:val="clear" w:color="auto" w:fill="FFFFFF"/>
          <w:lang w:val="en-US"/>
        </w:rPr>
        <w:tab/>
      </w:r>
      <w:r w:rsidRPr="00EF2270">
        <w:rPr>
          <w:rStyle w:val="apple-converted-space"/>
          <w:shd w:val="clear" w:color="auto" w:fill="FFFFFF"/>
          <w:lang w:val="en-US"/>
        </w:rPr>
        <w:t xml:space="preserve">Bukti atau data untuk keperluan penelitian </w:t>
      </w:r>
      <w:r w:rsidRPr="00EF2270">
        <w:rPr>
          <w:rStyle w:val="apple-converted-space"/>
          <w:shd w:val="clear" w:color="auto" w:fill="FFFFFF"/>
        </w:rPr>
        <w:t xml:space="preserve">ini </w:t>
      </w:r>
      <w:r w:rsidRPr="00EF2270">
        <w:rPr>
          <w:rStyle w:val="apple-converted-space"/>
          <w:shd w:val="clear" w:color="auto" w:fill="FFFFFF"/>
          <w:lang w:val="en-US"/>
        </w:rPr>
        <w:t xml:space="preserve">berasal dari wawancara mendalam terhadap </w:t>
      </w:r>
      <w:proofErr w:type="gramStart"/>
      <w:r w:rsidRPr="00EF2270">
        <w:rPr>
          <w:rStyle w:val="apple-converted-space"/>
          <w:shd w:val="clear" w:color="auto" w:fill="FFFFFF"/>
          <w:lang w:val="en-US"/>
        </w:rPr>
        <w:t>lima</w:t>
      </w:r>
      <w:proofErr w:type="gramEnd"/>
      <w:r w:rsidRPr="00EF2270">
        <w:rPr>
          <w:rStyle w:val="apple-converted-space"/>
          <w:shd w:val="clear" w:color="auto" w:fill="FFFFFF"/>
          <w:lang w:val="en-US"/>
        </w:rPr>
        <w:t xml:space="preserve"> orang narasumber.</w:t>
      </w:r>
      <w:r w:rsidRPr="00EF2270">
        <w:rPr>
          <w:rStyle w:val="apple-converted-space"/>
          <w:shd w:val="clear" w:color="auto" w:fill="FFFFFF"/>
        </w:rPr>
        <w:t xml:space="preserve"> Tiga narasumber berasal dari agency iklan, yaitu </w:t>
      </w:r>
      <w:r w:rsidRPr="00EF2270">
        <w:rPr>
          <w:shd w:val="clear" w:color="auto" w:fill="FFFFFF"/>
        </w:rPr>
        <w:t xml:space="preserve">Dwi Sapta Pratama Advertising, </w:t>
      </w:r>
      <w:r w:rsidRPr="00EF2270">
        <w:rPr>
          <w:rStyle w:val="apple-converted-space"/>
          <w:shd w:val="clear" w:color="auto" w:fill="FFFFFF"/>
        </w:rPr>
        <w:t>Mirum Digital Agency, dan Artunos Creative Agency. Dua narasumber lainnya masing-masing berasal dari YouTubers yaitu</w:t>
      </w:r>
      <w:r w:rsidRPr="00EF2270">
        <w:rPr>
          <w:rStyle w:val="apple-converted-space"/>
          <w:shd w:val="clear" w:color="auto" w:fill="FFFFFF"/>
          <w:lang w:val="en-US"/>
        </w:rPr>
        <w:t xml:space="preserve"> </w:t>
      </w:r>
      <w:r w:rsidRPr="00EF2270">
        <w:rPr>
          <w:rStyle w:val="apple-converted-space"/>
          <w:shd w:val="clear" w:color="auto" w:fill="FFFFFF"/>
        </w:rPr>
        <w:t>c</w:t>
      </w:r>
      <w:r w:rsidRPr="00EF2270">
        <w:rPr>
          <w:rStyle w:val="apple-converted-space"/>
          <w:shd w:val="clear" w:color="auto" w:fill="FFFFFF"/>
          <w:lang w:val="en-US"/>
        </w:rPr>
        <w:t xml:space="preserve">hannel </w:t>
      </w:r>
      <w:r w:rsidR="006A5D9D">
        <w:rPr>
          <w:rStyle w:val="apple-converted-space"/>
          <w:shd w:val="clear" w:color="auto" w:fill="FFFFFF"/>
        </w:rPr>
        <w:t xml:space="preserve">Sobat HaPe, </w:t>
      </w:r>
      <w:r w:rsidRPr="00EF2270">
        <w:rPr>
          <w:rStyle w:val="apple-converted-space"/>
          <w:shd w:val="clear" w:color="auto" w:fill="FFFFFF"/>
          <w:lang w:val="en-US"/>
        </w:rPr>
        <w:t xml:space="preserve">dan perusahaan Multi Channel Network (MCN) </w:t>
      </w:r>
      <w:r w:rsidRPr="00EF2270">
        <w:rPr>
          <w:rStyle w:val="apple-converted-space"/>
          <w:shd w:val="clear" w:color="auto" w:fill="FFFFFF"/>
        </w:rPr>
        <w:t xml:space="preserve"> bernama </w:t>
      </w:r>
      <w:r w:rsidRPr="00EF2270">
        <w:rPr>
          <w:rStyle w:val="apple-converted-space"/>
          <w:shd w:val="clear" w:color="auto" w:fill="FFFFFF"/>
          <w:lang w:val="en-US"/>
        </w:rPr>
        <w:t>Layaria Network.</w:t>
      </w:r>
      <w:r w:rsidRPr="00EF2270">
        <w:rPr>
          <w:rStyle w:val="apple-converted-space"/>
          <w:shd w:val="clear" w:color="auto" w:fill="FFFFFF"/>
        </w:rPr>
        <w:t xml:space="preserve"> Para narasumber dipilih karena kompetensi dalam bidang masing-masing, narasumber dari agency iklan dipilih karena kompetensi mereka untuk menjelaskan perspektif agency iklan terhadap YouTube channel endorsement, narasumber yang berprofesi sebagai YouTubers dipilih karena ia menjalankan peran sebagai endorser melalui platform YouTube, dan narasumber dari Multi Channel Network dipilih karena mampu menjelaskan bagaimana konten video di YouTube bisa mempunyai valuasi sehingga dapat digunakan sebagai media beriklan.</w:t>
      </w:r>
    </w:p>
    <w:p w:rsidR="00DB2CF4" w:rsidRDefault="00B50831" w:rsidP="00E03B30">
      <w:pPr>
        <w:tabs>
          <w:tab w:val="left" w:pos="709"/>
          <w:tab w:val="left" w:pos="2160"/>
          <w:tab w:val="left" w:pos="2880"/>
          <w:tab w:val="left" w:pos="3600"/>
          <w:tab w:val="left" w:pos="4320"/>
          <w:tab w:val="left" w:pos="5040"/>
          <w:tab w:val="left" w:pos="5895"/>
        </w:tabs>
        <w:jc w:val="both"/>
        <w:rPr>
          <w:rStyle w:val="apple-converted-space"/>
          <w:shd w:val="clear" w:color="auto" w:fill="FFFFFF"/>
        </w:rPr>
      </w:pPr>
      <w:r>
        <w:rPr>
          <w:rStyle w:val="apple-converted-space"/>
          <w:shd w:val="clear" w:color="auto" w:fill="FFFFFF"/>
          <w:lang w:val="en-US"/>
        </w:rPr>
        <w:tab/>
        <w:t xml:space="preserve">Dalam penelitian dengan pendekatan studi kasus, ada tiga teknik analisis data yang bisa dipakai dalam menganalisis data hasil penelitian. Teknik tersebut adalah penjodohan pola, pembuatan penjelasan, dan analisis deret waktu </w:t>
      </w:r>
      <w:r w:rsidR="005536AB">
        <w:rPr>
          <w:rStyle w:val="apple-converted-space"/>
          <w:shd w:val="clear" w:color="auto" w:fill="FFFFFF"/>
          <w:lang w:val="en-US"/>
        </w:rPr>
        <w:fldChar w:fldCharType="begin" w:fldLock="1"/>
      </w:r>
      <w:r w:rsidR="00274089">
        <w:rPr>
          <w:rStyle w:val="apple-converted-space"/>
          <w:shd w:val="clear" w:color="auto" w:fill="FFFFFF"/>
          <w:lang w:val="en-US"/>
        </w:rPr>
        <w:instrText>ADDIN CSL_CITATION {"citationItems":[{"id":"ITEM-1","itemData":{"ISBN":"979-421-499-x","author":[{"dropping-particle":"","family":"Yin","given":"Robert K","non-dropping-particle":"","parse-names":false,"suffix":""}],"editor":[{"dropping-particle":"","family":"Mudzakir","given":"M.Djauzi","non-dropping-particle":"","parse-names":false,"suffix":""}],"id":"ITEM-1","issued":{"date-parts":[["2005"]]},"number-of-pages":"217","publisher":"Raja Grafindo","publisher-place":"Jakarta","title":"Studi Kasus : Desain dan Metode","type":"book"},"uris":["http://www.mendeley.com/documents/?uuid=b783ba9f-4836-43e5-be6c-5495f56141f2"]}],"mendeley":{"formattedCitation":"(Yin, 2005)","manualFormatting":"(Yin, 2005: 133)","plainTextFormattedCitation":"(Yin, 2005)","previouslyFormattedCitation":"(Yin, 2005)"},"properties":{"noteIndex":0},"schema":"https://github.com/citation-style-language/schema/raw/master/csl-citation.json"}</w:instrText>
      </w:r>
      <w:r w:rsidR="005536AB">
        <w:rPr>
          <w:rStyle w:val="apple-converted-space"/>
          <w:shd w:val="clear" w:color="auto" w:fill="FFFFFF"/>
          <w:lang w:val="en-US"/>
        </w:rPr>
        <w:fldChar w:fldCharType="separate"/>
      </w:r>
      <w:r w:rsidR="005536AB" w:rsidRPr="005536AB">
        <w:rPr>
          <w:rStyle w:val="apple-converted-space"/>
          <w:noProof/>
          <w:shd w:val="clear" w:color="auto" w:fill="FFFFFF"/>
          <w:lang w:val="en-US"/>
        </w:rPr>
        <w:t>(Yin, 2005</w:t>
      </w:r>
      <w:r w:rsidR="005536AB">
        <w:rPr>
          <w:rStyle w:val="apple-converted-space"/>
          <w:noProof/>
          <w:shd w:val="clear" w:color="auto" w:fill="FFFFFF"/>
          <w:lang w:val="en-US"/>
        </w:rPr>
        <w:t>: 133</w:t>
      </w:r>
      <w:r w:rsidR="005536AB" w:rsidRPr="005536AB">
        <w:rPr>
          <w:rStyle w:val="apple-converted-space"/>
          <w:noProof/>
          <w:shd w:val="clear" w:color="auto" w:fill="FFFFFF"/>
          <w:lang w:val="en-US"/>
        </w:rPr>
        <w:t>)</w:t>
      </w:r>
      <w:r w:rsidR="005536AB">
        <w:rPr>
          <w:rStyle w:val="apple-converted-space"/>
          <w:shd w:val="clear" w:color="auto" w:fill="FFFFFF"/>
          <w:lang w:val="en-US"/>
        </w:rPr>
        <w:fldChar w:fldCharType="end"/>
      </w:r>
      <w:r>
        <w:rPr>
          <w:rStyle w:val="apple-converted-space"/>
          <w:shd w:val="clear" w:color="auto" w:fill="FFFFFF"/>
          <w:lang w:val="en-US"/>
        </w:rPr>
        <w:t xml:space="preserve">. Penelitian ini </w:t>
      </w:r>
      <w:r>
        <w:rPr>
          <w:rStyle w:val="apple-converted-space"/>
          <w:shd w:val="clear" w:color="auto" w:fill="FFFFFF"/>
        </w:rPr>
        <w:t xml:space="preserve">sendiri </w:t>
      </w:r>
      <w:r>
        <w:rPr>
          <w:rStyle w:val="apple-converted-space"/>
          <w:shd w:val="clear" w:color="auto" w:fill="FFFFFF"/>
          <w:lang w:val="en-US"/>
        </w:rPr>
        <w:t xml:space="preserve">menggunakan analisis data berupa penjodohan pola dari hasil wawancara dengan para informan. Penjodohan pola dilakukan dengan membandingkan </w:t>
      </w:r>
      <w:r>
        <w:rPr>
          <w:rStyle w:val="apple-converted-space"/>
          <w:shd w:val="clear" w:color="auto" w:fill="FFFFFF"/>
          <w:lang w:val="en-US"/>
        </w:rPr>
        <w:lastRenderedPageBreak/>
        <w:t xml:space="preserve">pola yang didasarkan atas empiri </w:t>
      </w:r>
      <w:r>
        <w:rPr>
          <w:rStyle w:val="apple-converted-space"/>
          <w:shd w:val="clear" w:color="auto" w:fill="FFFFFF"/>
        </w:rPr>
        <w:t xml:space="preserve">yang dalam penelitian ini didapat dari hasil wawancara dengan para informan yang dibandingkan </w:t>
      </w:r>
      <w:r>
        <w:rPr>
          <w:rStyle w:val="apple-converted-space"/>
          <w:shd w:val="clear" w:color="auto" w:fill="FFFFFF"/>
          <w:lang w:val="en-US"/>
        </w:rPr>
        <w:t xml:space="preserve">dengan pola yang diprediksikan </w:t>
      </w:r>
      <w:r>
        <w:rPr>
          <w:rStyle w:val="apple-converted-space"/>
          <w:shd w:val="clear" w:color="auto" w:fill="FFFFFF"/>
        </w:rPr>
        <w:t>yaitu pola-pola dari teori periklanan.</w:t>
      </w:r>
    </w:p>
    <w:p w:rsidR="00DB2CF4" w:rsidRPr="00F462F0" w:rsidRDefault="00DB2CF4" w:rsidP="00E03B30">
      <w:pPr>
        <w:tabs>
          <w:tab w:val="left" w:pos="709"/>
          <w:tab w:val="left" w:pos="2160"/>
          <w:tab w:val="left" w:pos="2880"/>
          <w:tab w:val="left" w:pos="3600"/>
          <w:tab w:val="left" w:pos="4320"/>
          <w:tab w:val="left" w:pos="5040"/>
          <w:tab w:val="left" w:pos="5895"/>
        </w:tabs>
        <w:jc w:val="both"/>
        <w:rPr>
          <w:shd w:val="clear" w:color="auto" w:fill="FFFFFF"/>
        </w:rPr>
      </w:pPr>
      <w:r>
        <w:rPr>
          <w:rStyle w:val="apple-converted-space"/>
          <w:shd w:val="clear" w:color="auto" w:fill="FFFFFF"/>
        </w:rPr>
        <w:tab/>
      </w:r>
      <w:r>
        <w:rPr>
          <w:rStyle w:val="apple-converted-space"/>
          <w:shd w:val="clear" w:color="auto" w:fill="FFFFFF"/>
          <w:lang w:val="en-US"/>
        </w:rPr>
        <w:t xml:space="preserve">Penelitian ini dilaksanakan </w:t>
      </w:r>
      <w:r>
        <w:rPr>
          <w:rStyle w:val="apple-converted-space"/>
          <w:shd w:val="clear" w:color="auto" w:fill="FFFFFF"/>
        </w:rPr>
        <w:t xml:space="preserve">pada tiga kategori subjek penelitian, yaitu agency iklan, YouTubers, dan Multi Channel Network (MCN). Agency iklan yang menjadi situs penelitian adalah </w:t>
      </w:r>
      <w:r>
        <w:rPr>
          <w:shd w:val="clear" w:color="auto" w:fill="FFFFFF"/>
        </w:rPr>
        <w:t xml:space="preserve">Dwi Sapta Pratama Advertising, </w:t>
      </w:r>
      <w:r>
        <w:rPr>
          <w:rStyle w:val="apple-converted-space"/>
          <w:shd w:val="clear" w:color="auto" w:fill="FFFFFF"/>
        </w:rPr>
        <w:t xml:space="preserve">Mirum Digital Agency, dan Artunos Creative Agency. Kategori selanjutnya adalah YouTube channel, YouTube content creator yang menjadi subjek penelitian adalah </w:t>
      </w:r>
      <w:r>
        <w:rPr>
          <w:rStyle w:val="apple-converted-space"/>
          <w:shd w:val="clear" w:color="auto" w:fill="FFFFFF"/>
          <w:lang w:val="en-US"/>
        </w:rPr>
        <w:t>channel YouTube Sobat HaPe.</w:t>
      </w:r>
      <w:r>
        <w:rPr>
          <w:rStyle w:val="apple-converted-space"/>
          <w:shd w:val="clear" w:color="auto" w:fill="FFFFFF"/>
        </w:rPr>
        <w:t xml:space="preserve"> Terakhir adalah Multi Channel Network (MCN) yang diwakili oleh Layaria Network.</w:t>
      </w:r>
      <w:r>
        <w:rPr>
          <w:shd w:val="clear" w:color="auto" w:fill="FFFFFF"/>
        </w:rPr>
        <w:t xml:space="preserve"> </w:t>
      </w:r>
      <w:r>
        <w:rPr>
          <w:shd w:val="clear" w:color="auto" w:fill="FFFFFF"/>
          <w:lang w:val="en-US"/>
        </w:rPr>
        <w:t xml:space="preserve">Pemilihan situs penelitian ini didasarkan pada banyaknya subscriber pada channel YouTube </w:t>
      </w:r>
      <w:r>
        <w:rPr>
          <w:shd w:val="clear" w:color="auto" w:fill="FFFFFF"/>
        </w:rPr>
        <w:t>Sobat Hape</w:t>
      </w:r>
      <w:r>
        <w:rPr>
          <w:shd w:val="clear" w:color="auto" w:fill="FFFFFF"/>
          <w:lang w:val="en-US"/>
        </w:rPr>
        <w:t xml:space="preserve">. </w:t>
      </w:r>
      <w:r>
        <w:rPr>
          <w:shd w:val="clear" w:color="auto" w:fill="FFFFFF"/>
        </w:rPr>
        <w:t>C</w:t>
      </w:r>
      <w:r>
        <w:rPr>
          <w:shd w:val="clear" w:color="auto" w:fill="FFFFFF"/>
          <w:lang w:val="en-US"/>
        </w:rPr>
        <w:t xml:space="preserve">hannel tersebut memiliki subscriber sebanyak </w:t>
      </w:r>
      <w:r>
        <w:rPr>
          <w:shd w:val="clear" w:color="auto" w:fill="FFFFFF"/>
        </w:rPr>
        <w:t>700 ribu</w:t>
      </w:r>
      <w:r>
        <w:rPr>
          <w:shd w:val="clear" w:color="auto" w:fill="FFFFFF"/>
          <w:lang w:val="en-US"/>
        </w:rPr>
        <w:t xml:space="preserve">. Selain itu channel </w:t>
      </w:r>
      <w:r>
        <w:rPr>
          <w:shd w:val="clear" w:color="auto" w:fill="FFFFFF"/>
        </w:rPr>
        <w:t>Sobat HaPe</w:t>
      </w:r>
      <w:r>
        <w:rPr>
          <w:shd w:val="clear" w:color="auto" w:fill="FFFFFF"/>
          <w:lang w:val="en-US"/>
        </w:rPr>
        <w:t xml:space="preserve"> juga secara berkala menjadi tempat beriklan berbagai macam produk.</w:t>
      </w:r>
    </w:p>
    <w:p w:rsidR="00D463D5" w:rsidRDefault="00DB2CF4" w:rsidP="00D463D5">
      <w:pPr>
        <w:tabs>
          <w:tab w:val="left" w:pos="709"/>
          <w:tab w:val="left" w:pos="2160"/>
          <w:tab w:val="left" w:pos="2880"/>
          <w:tab w:val="left" w:pos="3600"/>
          <w:tab w:val="left" w:pos="4320"/>
          <w:tab w:val="left" w:pos="5040"/>
          <w:tab w:val="left" w:pos="5895"/>
        </w:tabs>
        <w:spacing w:after="200"/>
        <w:jc w:val="both"/>
      </w:pPr>
      <w:r>
        <w:rPr>
          <w:shd w:val="clear" w:color="auto" w:fill="FFFFFF"/>
          <w:lang w:val="en-US"/>
        </w:rPr>
        <w:tab/>
      </w:r>
      <w:r>
        <w:rPr>
          <w:shd w:val="clear" w:color="auto" w:fill="FFFFFF"/>
        </w:rPr>
        <w:t xml:space="preserve">Selanjutnya, Dwi Sapta Pratama Advertising, </w:t>
      </w:r>
      <w:r>
        <w:rPr>
          <w:rStyle w:val="apple-converted-space"/>
          <w:shd w:val="clear" w:color="auto" w:fill="FFFFFF"/>
        </w:rPr>
        <w:t>Mirum Digital Agency, dan Artunos Creative Agency</w:t>
      </w:r>
      <w:r>
        <w:rPr>
          <w:rStyle w:val="apple-converted-space"/>
          <w:shd w:val="clear" w:color="auto" w:fill="FFFFFF"/>
          <w:lang w:val="en-US"/>
        </w:rPr>
        <w:t xml:space="preserve"> </w:t>
      </w:r>
      <w:r>
        <w:rPr>
          <w:shd w:val="clear" w:color="auto" w:fill="FFFFFF"/>
        </w:rPr>
        <w:t xml:space="preserve">dipilih karena ketiganya adalah agency iklan yang memiliki reputasi yang baik di industri periklanan Indonesia. </w:t>
      </w:r>
      <w:r>
        <w:rPr>
          <w:rStyle w:val="apple-converted-space"/>
          <w:shd w:val="clear" w:color="auto" w:fill="FFFFFF"/>
          <w:lang w:val="en-US"/>
        </w:rPr>
        <w:t xml:space="preserve">PT. </w:t>
      </w:r>
      <w:r>
        <w:rPr>
          <w:shd w:val="clear" w:color="auto" w:fill="FFFFFF"/>
        </w:rPr>
        <w:t>Dwi Sapta Pratama Advertising</w:t>
      </w:r>
      <w:r>
        <w:rPr>
          <w:shd w:val="clear" w:color="auto" w:fill="FFFFFF"/>
          <w:lang w:val="en-US"/>
        </w:rPr>
        <w:t xml:space="preserve"> telah berdiri sejak tahun 1985, dan </w:t>
      </w:r>
      <w:r>
        <w:rPr>
          <w:rStyle w:val="apple-converted-space"/>
          <w:shd w:val="clear" w:color="auto" w:fill="FFFFFF"/>
        </w:rPr>
        <w:t xml:space="preserve">memiliki klien dari brand lokal maupun multinasional, seperti PT. Santos Jaya Abadi (Kapal Api), dan Unilever. Sedangkan Mirum Digital Agency sendiri </w:t>
      </w:r>
      <w:r>
        <w:t xml:space="preserve">adalah digital agency multinasional yang berdiri sejak tahun 2013 di bawah </w:t>
      </w:r>
      <w:r w:rsidRPr="00F05032">
        <w:rPr>
          <w:shd w:val="clear" w:color="auto" w:fill="FFFFFF"/>
        </w:rPr>
        <w:t>J. Walter Thompson (JWT), sebuah perusahaan pemasaran dan komunikasi global</w:t>
      </w:r>
      <w:r w:rsidRPr="00F05032">
        <w:t xml:space="preserve">. </w:t>
      </w:r>
      <w:r>
        <w:t>Beberapa klien yang pernah bekerjasama dengan Mirum antara lain Axe, Starbucks, Nokia, Manulife, dan Mastercard. Selain itu, Artunos Creative Agency dipilih karena agency ini fokus pada proses kreatif produksi iklan baik di media digital maupun konvensional. Subjek penelitian terakhir adalah Multi Channel Network yang diwakili oleh PT. Layar Mardi (Layaria Network). Layaria dipilih sebagai narasumber karena Layaria adalah salah satu YouTube official partner di Indonesia yang telah menjadi partner resmi YouTube di Indonesia sejak tahun 2012.</w:t>
      </w:r>
    </w:p>
    <w:p w:rsidR="00D463D5" w:rsidRPr="00FD5496" w:rsidRDefault="00D463D5" w:rsidP="002A4E63">
      <w:pPr>
        <w:tabs>
          <w:tab w:val="left" w:pos="709"/>
          <w:tab w:val="left" w:pos="2160"/>
          <w:tab w:val="left" w:pos="2880"/>
          <w:tab w:val="left" w:pos="3600"/>
          <w:tab w:val="left" w:pos="4320"/>
          <w:tab w:val="left" w:pos="5040"/>
          <w:tab w:val="left" w:pos="5895"/>
        </w:tabs>
        <w:jc w:val="both"/>
        <w:rPr>
          <w:rStyle w:val="apple-converted-space"/>
        </w:rPr>
      </w:pPr>
    </w:p>
    <w:p w:rsidR="00FD1D38" w:rsidRDefault="00FD1D38" w:rsidP="00D463D5">
      <w:pPr>
        <w:tabs>
          <w:tab w:val="left" w:pos="709"/>
          <w:tab w:val="left" w:pos="2160"/>
          <w:tab w:val="left" w:pos="2880"/>
          <w:tab w:val="left" w:pos="3600"/>
          <w:tab w:val="left" w:pos="4320"/>
          <w:tab w:val="left" w:pos="5040"/>
          <w:tab w:val="left" w:pos="5895"/>
        </w:tabs>
        <w:jc w:val="both"/>
        <w:rPr>
          <w:rStyle w:val="apple-converted-space"/>
          <w:b/>
          <w:shd w:val="clear" w:color="auto" w:fill="FFFFFF"/>
        </w:rPr>
      </w:pPr>
      <w:r w:rsidRPr="00FD1D38">
        <w:rPr>
          <w:rStyle w:val="apple-converted-space"/>
          <w:b/>
          <w:shd w:val="clear" w:color="auto" w:fill="FFFFFF"/>
        </w:rPr>
        <w:t>Hasil Penelitian dan Pembahasan</w:t>
      </w:r>
    </w:p>
    <w:p w:rsidR="00831930" w:rsidRDefault="00831930" w:rsidP="00D463D5">
      <w:pPr>
        <w:ind w:firstLine="720"/>
        <w:jc w:val="both"/>
        <w:rPr>
          <w:color w:val="000000" w:themeColor="text1"/>
        </w:rPr>
      </w:pPr>
      <w:r>
        <w:rPr>
          <w:color w:val="000000" w:themeColor="text1"/>
        </w:rPr>
        <w:t xml:space="preserve">Proses beriklan di media konvensional seperti televisi, radio, atau surat kabar dan majalah biasanya selalu melibatkan tiga pihak </w:t>
      </w:r>
      <w:r w:rsidR="00C666BB">
        <w:rPr>
          <w:color w:val="000000" w:themeColor="text1"/>
        </w:rPr>
        <w:t>yaitu Pengiklan, Agency Iklan, dan Media Massa</w:t>
      </w:r>
      <w:r w:rsidR="00024FEE">
        <w:rPr>
          <w:color w:val="000000" w:themeColor="text1"/>
        </w:rPr>
        <w:t xml:space="preserve"> </w:t>
      </w:r>
      <w:r>
        <w:rPr>
          <w:color w:val="000000" w:themeColor="text1"/>
        </w:rPr>
        <w:t xml:space="preserve">. Berbeda dengan media konvensional, iklan digital, khususnya YouTube channel endorsement bisa melibatkan lebih sedikit pihak, atau bahkan lebih banyak pihak. Hal ini </w:t>
      </w:r>
      <w:r w:rsidR="00024FEE">
        <w:rPr>
          <w:color w:val="000000" w:themeColor="text1"/>
        </w:rPr>
        <w:t>karena</w:t>
      </w:r>
      <w:r>
        <w:rPr>
          <w:color w:val="000000" w:themeColor="text1"/>
        </w:rPr>
        <w:t xml:space="preserve"> dimungkinkannya pengiklan berhubungan langsung dengan para YouTubers sebagai pemilik channel YouTube, atau bisa jadi melibatkan lebih banyak pihak apabila YouTubers yang dijadikan endorser telah bergabung dalam jaringan Multi Channel Network. Beberapa pola yang bisa ditemui dalam </w:t>
      </w:r>
      <w:r w:rsidR="001B1315">
        <w:rPr>
          <w:color w:val="000000" w:themeColor="text1"/>
        </w:rPr>
        <w:t xml:space="preserve">iklan yang berbentuk </w:t>
      </w:r>
      <w:r>
        <w:rPr>
          <w:color w:val="000000" w:themeColor="text1"/>
        </w:rPr>
        <w:t>YouTube channel endorsement bisa digambarkan sebagai berikut:</w:t>
      </w:r>
    </w:p>
    <w:p w:rsidR="00FD5496" w:rsidRDefault="00FD5496" w:rsidP="00FD5496">
      <w:pPr>
        <w:jc w:val="both"/>
        <w:rPr>
          <w:color w:val="000000"/>
        </w:rPr>
      </w:pPr>
    </w:p>
    <w:p w:rsidR="002A4E63" w:rsidRDefault="002A4E63" w:rsidP="00FD5496">
      <w:pPr>
        <w:jc w:val="both"/>
        <w:rPr>
          <w:color w:val="000000"/>
        </w:rPr>
      </w:pPr>
    </w:p>
    <w:p w:rsidR="002A4E63" w:rsidRDefault="002A4E63" w:rsidP="00FD5496">
      <w:pPr>
        <w:jc w:val="both"/>
        <w:rPr>
          <w:color w:val="000000"/>
        </w:rPr>
      </w:pPr>
    </w:p>
    <w:p w:rsidR="002A4E63" w:rsidRDefault="002A4E63" w:rsidP="00FD5496">
      <w:pPr>
        <w:jc w:val="both"/>
        <w:rPr>
          <w:color w:val="000000"/>
        </w:rPr>
      </w:pPr>
    </w:p>
    <w:p w:rsidR="002A4E63" w:rsidRDefault="002A4E63" w:rsidP="00FD5496">
      <w:pPr>
        <w:jc w:val="both"/>
        <w:rPr>
          <w:color w:val="000000"/>
        </w:rPr>
      </w:pPr>
    </w:p>
    <w:p w:rsidR="002A4E63" w:rsidRDefault="002A4E63" w:rsidP="00FD5496">
      <w:pPr>
        <w:jc w:val="both"/>
        <w:rPr>
          <w:color w:val="000000"/>
        </w:rPr>
      </w:pPr>
    </w:p>
    <w:p w:rsidR="002A4E63" w:rsidRDefault="002A4E63" w:rsidP="00FD5496">
      <w:pPr>
        <w:jc w:val="both"/>
        <w:rPr>
          <w:color w:val="000000"/>
        </w:rPr>
      </w:pPr>
    </w:p>
    <w:p w:rsidR="002A4E63" w:rsidRDefault="002A4E63" w:rsidP="00FD5496">
      <w:pPr>
        <w:jc w:val="both"/>
        <w:rPr>
          <w:color w:val="000000"/>
        </w:rPr>
      </w:pPr>
    </w:p>
    <w:p w:rsidR="002A4E63" w:rsidRDefault="002A4E63" w:rsidP="00FD5496">
      <w:pPr>
        <w:jc w:val="both"/>
        <w:rPr>
          <w:color w:val="000000"/>
        </w:rPr>
      </w:pPr>
    </w:p>
    <w:p w:rsidR="00831930" w:rsidRDefault="00831930" w:rsidP="00FD5496">
      <w:pPr>
        <w:jc w:val="both"/>
        <w:rPr>
          <w:color w:val="000000"/>
        </w:rPr>
      </w:pPr>
    </w:p>
    <w:p w:rsidR="00831930" w:rsidRPr="006E709D" w:rsidRDefault="00831930" w:rsidP="00FD5496">
      <w:pPr>
        <w:jc w:val="center"/>
        <w:rPr>
          <w:b/>
          <w:color w:val="000000"/>
        </w:rPr>
      </w:pPr>
      <w:r w:rsidRPr="006E709D">
        <w:rPr>
          <w:b/>
          <w:color w:val="000000"/>
        </w:rPr>
        <w:lastRenderedPageBreak/>
        <w:t xml:space="preserve">Alternatif 1: </w:t>
      </w:r>
      <w:r w:rsidRPr="008409BE">
        <w:rPr>
          <w:b/>
          <w:i/>
          <w:color w:val="000000"/>
        </w:rPr>
        <w:t>Direct</w:t>
      </w:r>
      <w:r w:rsidRPr="006E709D">
        <w:rPr>
          <w:b/>
          <w:color w:val="000000"/>
        </w:rPr>
        <w:t xml:space="preserve"> </w:t>
      </w:r>
      <w:r>
        <w:rPr>
          <w:b/>
          <w:i/>
          <w:color w:val="000000"/>
        </w:rPr>
        <w:t>P</w:t>
      </w:r>
      <w:r w:rsidRPr="001D0342">
        <w:rPr>
          <w:b/>
          <w:i/>
          <w:color w:val="000000"/>
        </w:rPr>
        <w:t>artnership</w:t>
      </w:r>
    </w:p>
    <w:p w:rsidR="00831930" w:rsidRDefault="00831930" w:rsidP="00FD5496">
      <w:r>
        <w:rPr>
          <w:noProof/>
          <w:lang w:val="en-US" w:eastAsia="en-US"/>
        </w:rPr>
        <w:drawing>
          <wp:anchor distT="0" distB="0" distL="114300" distR="114300" simplePos="0" relativeHeight="251661312" behindDoc="0" locked="0" layoutInCell="1" allowOverlap="1" wp14:anchorId="48A46FBF" wp14:editId="675FC614">
            <wp:simplePos x="0" y="0"/>
            <wp:positionH relativeFrom="margin">
              <wp:align>center</wp:align>
            </wp:positionH>
            <wp:positionV relativeFrom="paragraph">
              <wp:posOffset>41910</wp:posOffset>
            </wp:positionV>
            <wp:extent cx="3176905" cy="361950"/>
            <wp:effectExtent l="0" t="0" r="23495" b="19050"/>
            <wp:wrapNone/>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H relativeFrom="margin">
              <wp14:pctWidth>0</wp14:pctWidth>
            </wp14:sizeRelH>
            <wp14:sizeRelV relativeFrom="margin">
              <wp14:pctHeight>0</wp14:pctHeight>
            </wp14:sizeRelV>
          </wp:anchor>
        </w:drawing>
      </w:r>
    </w:p>
    <w:p w:rsidR="00831930" w:rsidRDefault="00831930" w:rsidP="002A4E63"/>
    <w:p w:rsidR="002A4E63" w:rsidRDefault="002A4E63" w:rsidP="00FD5496">
      <w:pPr>
        <w:jc w:val="center"/>
        <w:rPr>
          <w:b/>
        </w:rPr>
      </w:pPr>
    </w:p>
    <w:p w:rsidR="00831930" w:rsidRPr="006E709D" w:rsidRDefault="00831930" w:rsidP="00FD5496">
      <w:pPr>
        <w:jc w:val="center"/>
        <w:rPr>
          <w:b/>
        </w:rPr>
      </w:pPr>
      <w:r w:rsidRPr="006E709D">
        <w:rPr>
          <w:b/>
        </w:rPr>
        <w:t xml:space="preserve">Alternatif 2: </w:t>
      </w:r>
      <w:r w:rsidRPr="008409BE">
        <w:rPr>
          <w:b/>
          <w:i/>
        </w:rPr>
        <w:t>Indirect</w:t>
      </w:r>
      <w:r w:rsidRPr="006E709D">
        <w:rPr>
          <w:b/>
        </w:rPr>
        <w:t xml:space="preserve"> </w:t>
      </w:r>
      <w:r w:rsidRPr="001D0342">
        <w:rPr>
          <w:b/>
          <w:i/>
        </w:rPr>
        <w:t>Partnership</w:t>
      </w:r>
      <w:r>
        <w:rPr>
          <w:b/>
          <w:i/>
        </w:rPr>
        <w:t xml:space="preserve"> </w:t>
      </w:r>
      <w:r w:rsidR="00DE50C8">
        <w:rPr>
          <w:b/>
          <w:i/>
        </w:rPr>
        <w:t xml:space="preserve">Model </w:t>
      </w:r>
      <w:r>
        <w:rPr>
          <w:b/>
          <w:i/>
        </w:rPr>
        <w:t>1</w:t>
      </w:r>
    </w:p>
    <w:p w:rsidR="00831930" w:rsidRDefault="002A4E63" w:rsidP="00FD5496">
      <w:r>
        <w:rPr>
          <w:b/>
          <w:noProof/>
          <w:lang w:val="en-US" w:eastAsia="en-US"/>
        </w:rPr>
        <w:drawing>
          <wp:anchor distT="0" distB="0" distL="114300" distR="114300" simplePos="0" relativeHeight="251662336" behindDoc="0" locked="0" layoutInCell="1" allowOverlap="1" wp14:anchorId="755618E2" wp14:editId="03057E42">
            <wp:simplePos x="0" y="0"/>
            <wp:positionH relativeFrom="margin">
              <wp:align>center</wp:align>
            </wp:positionH>
            <wp:positionV relativeFrom="paragraph">
              <wp:posOffset>93345</wp:posOffset>
            </wp:positionV>
            <wp:extent cx="5064857" cy="271780"/>
            <wp:effectExtent l="0" t="0" r="21590" b="52070"/>
            <wp:wrapNone/>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H relativeFrom="margin">
              <wp14:pctWidth>0</wp14:pctWidth>
            </wp14:sizeRelH>
            <wp14:sizeRelV relativeFrom="margin">
              <wp14:pctHeight>0</wp14:pctHeight>
            </wp14:sizeRelV>
          </wp:anchor>
        </w:drawing>
      </w:r>
    </w:p>
    <w:p w:rsidR="00831930" w:rsidRDefault="00831930" w:rsidP="00FD5496">
      <w:pPr>
        <w:tabs>
          <w:tab w:val="left" w:pos="2355"/>
        </w:tabs>
        <w:jc w:val="center"/>
      </w:pPr>
    </w:p>
    <w:p w:rsidR="002A4E63" w:rsidRDefault="002A4E63" w:rsidP="002A4E63">
      <w:pPr>
        <w:tabs>
          <w:tab w:val="left" w:pos="2355"/>
        </w:tabs>
        <w:rPr>
          <w:b/>
        </w:rPr>
      </w:pPr>
    </w:p>
    <w:p w:rsidR="00831930" w:rsidRDefault="00831930" w:rsidP="00FD5496">
      <w:pPr>
        <w:tabs>
          <w:tab w:val="left" w:pos="2355"/>
        </w:tabs>
        <w:jc w:val="center"/>
      </w:pPr>
      <w:r>
        <w:rPr>
          <w:noProof/>
          <w:lang w:val="en-US" w:eastAsia="en-US"/>
        </w:rPr>
        <w:drawing>
          <wp:anchor distT="0" distB="0" distL="114300" distR="114300" simplePos="0" relativeHeight="251663360" behindDoc="0" locked="0" layoutInCell="1" allowOverlap="1" wp14:anchorId="2FF5D81B" wp14:editId="057063CC">
            <wp:simplePos x="0" y="0"/>
            <wp:positionH relativeFrom="margin">
              <wp:align>left</wp:align>
            </wp:positionH>
            <wp:positionV relativeFrom="paragraph">
              <wp:posOffset>249555</wp:posOffset>
            </wp:positionV>
            <wp:extent cx="5210175" cy="333375"/>
            <wp:effectExtent l="0" t="38100" r="9525" b="66675"/>
            <wp:wrapNone/>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14:sizeRelH relativeFrom="margin">
              <wp14:pctWidth>0</wp14:pctWidth>
            </wp14:sizeRelH>
            <wp14:sizeRelV relativeFrom="margin">
              <wp14:pctHeight>0</wp14:pctHeight>
            </wp14:sizeRelV>
          </wp:anchor>
        </w:drawing>
      </w:r>
      <w:r w:rsidRPr="006E709D">
        <w:rPr>
          <w:b/>
        </w:rPr>
        <w:t xml:space="preserve">Alternatif </w:t>
      </w:r>
      <w:r>
        <w:rPr>
          <w:b/>
        </w:rPr>
        <w:t>3</w:t>
      </w:r>
      <w:r w:rsidRPr="006E709D">
        <w:rPr>
          <w:b/>
        </w:rPr>
        <w:t xml:space="preserve">: </w:t>
      </w:r>
      <w:r w:rsidRPr="008409BE">
        <w:rPr>
          <w:b/>
          <w:i/>
        </w:rPr>
        <w:t>Indirect</w:t>
      </w:r>
      <w:r w:rsidRPr="006E709D">
        <w:rPr>
          <w:b/>
        </w:rPr>
        <w:t xml:space="preserve"> </w:t>
      </w:r>
      <w:r w:rsidRPr="001D0342">
        <w:rPr>
          <w:b/>
          <w:i/>
        </w:rPr>
        <w:t>Partnership</w:t>
      </w:r>
      <w:r>
        <w:rPr>
          <w:b/>
          <w:i/>
        </w:rPr>
        <w:t xml:space="preserve"> </w:t>
      </w:r>
      <w:r w:rsidR="00DE50C8">
        <w:rPr>
          <w:b/>
          <w:i/>
        </w:rPr>
        <w:t xml:space="preserve">Model </w:t>
      </w:r>
      <w:r>
        <w:rPr>
          <w:b/>
          <w:i/>
        </w:rPr>
        <w:t>2</w:t>
      </w:r>
    </w:p>
    <w:p w:rsidR="00831930" w:rsidRDefault="00831930" w:rsidP="00FD5496"/>
    <w:p w:rsidR="00831930" w:rsidRDefault="00831930" w:rsidP="00FD5496">
      <w:pPr>
        <w:jc w:val="both"/>
        <w:rPr>
          <w:color w:val="000000"/>
        </w:rPr>
      </w:pPr>
    </w:p>
    <w:p w:rsidR="00E07747" w:rsidRDefault="00E07747" w:rsidP="002A4E63">
      <w:pPr>
        <w:jc w:val="both"/>
        <w:rPr>
          <w:color w:val="000000" w:themeColor="text1"/>
        </w:rPr>
      </w:pPr>
    </w:p>
    <w:p w:rsidR="00FD5496" w:rsidRDefault="00FD5496" w:rsidP="00FD5496">
      <w:pPr>
        <w:ind w:firstLine="720"/>
        <w:jc w:val="both"/>
        <w:rPr>
          <w:color w:val="000000" w:themeColor="text1"/>
        </w:rPr>
      </w:pPr>
      <w:r w:rsidRPr="00E07747">
        <w:rPr>
          <w:noProof/>
          <w:color w:val="000000" w:themeColor="text1"/>
          <w:lang w:val="en-US" w:eastAsia="en-US"/>
        </w:rPr>
        <mc:AlternateContent>
          <mc:Choice Requires="wps">
            <w:drawing>
              <wp:anchor distT="45720" distB="45720" distL="114300" distR="114300" simplePos="0" relativeHeight="251669504" behindDoc="0" locked="0" layoutInCell="1" allowOverlap="1" wp14:anchorId="25984673" wp14:editId="5DD378C0">
                <wp:simplePos x="0" y="0"/>
                <wp:positionH relativeFrom="margin">
                  <wp:align>center</wp:align>
                </wp:positionH>
                <wp:positionV relativeFrom="paragraph">
                  <wp:posOffset>13970</wp:posOffset>
                </wp:positionV>
                <wp:extent cx="4514850" cy="47625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14850" cy="476250"/>
                        </a:xfrm>
                        <a:prstGeom prst="rect">
                          <a:avLst/>
                        </a:prstGeom>
                        <a:noFill/>
                        <a:ln w="9525">
                          <a:noFill/>
                          <a:miter lim="800000"/>
                          <a:headEnd/>
                          <a:tailEnd/>
                        </a:ln>
                      </wps:spPr>
                      <wps:txbx>
                        <w:txbxContent>
                          <w:p w:rsidR="0035691D" w:rsidRPr="002F2F00" w:rsidRDefault="002B44D1" w:rsidP="00E07747">
                            <w:pPr>
                              <w:jc w:val="center"/>
                              <w:rPr>
                                <w:color w:val="000000" w:themeColor="text1"/>
                              </w:rPr>
                            </w:pPr>
                            <w:r>
                              <w:rPr>
                                <w:color w:val="000000" w:themeColor="text1"/>
                              </w:rPr>
                              <w:t>Gambar 2.</w:t>
                            </w:r>
                            <w:r w:rsidR="0035691D" w:rsidRPr="002F2F00">
                              <w:rPr>
                                <w:color w:val="000000" w:themeColor="text1"/>
                              </w:rPr>
                              <w:t xml:space="preserve"> Proses beriklan melalui YouTube Channel Endorsement</w:t>
                            </w:r>
                          </w:p>
                          <w:p w:rsidR="0035691D" w:rsidRPr="00E07747" w:rsidRDefault="0035691D" w:rsidP="00E07747">
                            <w:pPr>
                              <w:spacing w:line="480" w:lineRule="auto"/>
                              <w:jc w:val="center"/>
                              <w:rPr>
                                <w:color w:val="000000" w:themeColor="text1"/>
                              </w:rPr>
                            </w:pPr>
                            <w:r w:rsidRPr="002F2F00">
                              <w:rPr>
                                <w:color w:val="000000"/>
                              </w:rPr>
                              <w:t>(Sumber gambar: Olah data pribad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5984673" id="_x0000_t202" coordsize="21600,21600" o:spt="202" path="m,l,21600r21600,l21600,xe">
                <v:stroke joinstyle="miter"/>
                <v:path gradientshapeok="t" o:connecttype="rect"/>
              </v:shapetype>
              <v:shape id="Text Box 2" o:spid="_x0000_s1026" type="#_x0000_t202" style="position:absolute;left:0;text-align:left;margin-left:0;margin-top:1.1pt;width:355.5pt;height:37.5pt;z-index:2516695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" filled="f" stroked="f">
                <v:textbox>
                  <w:txbxContent>
                    <w:p w:rsidR="0035691D" w:rsidRPr="002F2F00" w:rsidRDefault="002B44D1" w:rsidP="00E07747">
                      <w:pPr>
                        <w:jc w:val="center"/>
                        <w:rPr>
                          <w:color w:val="000000" w:themeColor="text1"/>
                        </w:rPr>
                      </w:pPr>
                      <w:r>
                        <w:rPr>
                          <w:color w:val="000000" w:themeColor="text1"/>
                        </w:rPr>
                        <w:t>Gambar 2.</w:t>
                      </w:r>
                      <w:r w:rsidR="0035691D" w:rsidRPr="002F2F00">
                        <w:rPr>
                          <w:color w:val="000000" w:themeColor="text1"/>
                        </w:rPr>
                        <w:t xml:space="preserve"> Proses beriklan melalui YouTube Channel Endorsement</w:t>
                      </w:r>
                    </w:p>
                    <w:p w:rsidR="0035691D" w:rsidRPr="00E07747" w:rsidRDefault="0035691D" w:rsidP="00E07747">
                      <w:pPr>
                        <w:spacing w:line="480" w:lineRule="auto"/>
                        <w:jc w:val="center"/>
                        <w:rPr>
                          <w:color w:val="000000" w:themeColor="text1"/>
                        </w:rPr>
                      </w:pPr>
                      <w:r w:rsidRPr="002F2F00">
                        <w:rPr>
                          <w:color w:val="000000"/>
                        </w:rPr>
                        <w:t>(Sumber gambar: Olah data pribadi)</w:t>
                      </w:r>
                    </w:p>
                  </w:txbxContent>
                </v:textbox>
                <w10:wrap anchorx="margin"/>
              </v:shape>
            </w:pict>
          </mc:Fallback>
        </mc:AlternateContent>
      </w:r>
    </w:p>
    <w:p w:rsidR="00FD5496" w:rsidRDefault="00FD5496" w:rsidP="00FD5496">
      <w:pPr>
        <w:ind w:firstLine="720"/>
        <w:jc w:val="both"/>
        <w:rPr>
          <w:color w:val="000000" w:themeColor="text1"/>
        </w:rPr>
      </w:pPr>
    </w:p>
    <w:p w:rsidR="00FD5496" w:rsidRDefault="00FD5496" w:rsidP="00FD5496">
      <w:pPr>
        <w:ind w:firstLine="720"/>
        <w:jc w:val="both"/>
        <w:rPr>
          <w:color w:val="000000" w:themeColor="text1"/>
        </w:rPr>
      </w:pPr>
    </w:p>
    <w:p w:rsidR="00FD5496" w:rsidRDefault="00FD5496" w:rsidP="00FD5496">
      <w:pPr>
        <w:ind w:firstLine="720"/>
        <w:jc w:val="both"/>
        <w:rPr>
          <w:color w:val="000000" w:themeColor="text1"/>
        </w:rPr>
      </w:pPr>
    </w:p>
    <w:p w:rsidR="00474C00" w:rsidRPr="008409BE" w:rsidRDefault="00474C00" w:rsidP="00FD5496">
      <w:pPr>
        <w:ind w:firstLine="720"/>
        <w:jc w:val="both"/>
        <w:rPr>
          <w:color w:val="000000" w:themeColor="text1"/>
        </w:rPr>
      </w:pPr>
      <w:r>
        <w:rPr>
          <w:color w:val="000000" w:themeColor="text1"/>
        </w:rPr>
        <w:t xml:space="preserve">Dari hasil interview dengan para narasumber ditemukan tiga model kerjasama dalam industri periklanan di era web 2.0 yang bisa dibagi menjadi dua kategori, yaitu </w:t>
      </w:r>
      <w:r w:rsidRPr="008409BE">
        <w:rPr>
          <w:i/>
          <w:color w:val="000000" w:themeColor="text1"/>
        </w:rPr>
        <w:t>direct</w:t>
      </w:r>
      <w:r>
        <w:rPr>
          <w:i/>
          <w:color w:val="000000" w:themeColor="text1"/>
        </w:rPr>
        <w:t xml:space="preserve"> partnership</w:t>
      </w:r>
      <w:r>
        <w:rPr>
          <w:color w:val="000000" w:themeColor="text1"/>
        </w:rPr>
        <w:t xml:space="preserve"> dan </w:t>
      </w:r>
      <w:r w:rsidRPr="008409BE">
        <w:rPr>
          <w:i/>
          <w:color w:val="000000" w:themeColor="text1"/>
        </w:rPr>
        <w:t>indirect</w:t>
      </w:r>
      <w:r>
        <w:rPr>
          <w:i/>
          <w:color w:val="000000" w:themeColor="text1"/>
        </w:rPr>
        <w:t xml:space="preserve"> partnership</w:t>
      </w:r>
      <w:r>
        <w:rPr>
          <w:color w:val="000000" w:themeColor="text1"/>
        </w:rPr>
        <w:t xml:space="preserve">. </w:t>
      </w:r>
      <w:r w:rsidRPr="008409BE">
        <w:rPr>
          <w:i/>
          <w:color w:val="000000" w:themeColor="text1"/>
        </w:rPr>
        <w:t>Direct</w:t>
      </w:r>
      <w:r>
        <w:rPr>
          <w:i/>
          <w:color w:val="000000" w:themeColor="text1"/>
        </w:rPr>
        <w:t xml:space="preserve"> partnership</w:t>
      </w:r>
      <w:r>
        <w:rPr>
          <w:color w:val="000000" w:themeColor="text1"/>
        </w:rPr>
        <w:t xml:space="preserve"> artinya klien / pengiklan secara langsung berhubungan dan melakukan order video endorsement kepada YouTubers, sedangkan </w:t>
      </w:r>
      <w:r w:rsidRPr="008409BE">
        <w:rPr>
          <w:i/>
          <w:color w:val="000000" w:themeColor="text1"/>
        </w:rPr>
        <w:t>indirect</w:t>
      </w:r>
      <w:r>
        <w:rPr>
          <w:color w:val="000000" w:themeColor="text1"/>
        </w:rPr>
        <w:t xml:space="preserve"> </w:t>
      </w:r>
      <w:r w:rsidRPr="001D0342">
        <w:rPr>
          <w:i/>
          <w:color w:val="000000" w:themeColor="text1"/>
        </w:rPr>
        <w:t>partnership</w:t>
      </w:r>
      <w:r>
        <w:rPr>
          <w:color w:val="000000" w:themeColor="text1"/>
        </w:rPr>
        <w:t xml:space="preserve"> artinya klien / pengiklan berhubungan terlebih dahulu dengan agency iklan atau MCN yang nantinya kedua instansi tersebut yang akan menjadi jembatan antara klien yang beriklan dengan YouTubers yang memproduksi video endorsement.</w:t>
      </w:r>
    </w:p>
    <w:p w:rsidR="00474C00" w:rsidRPr="008B5A08" w:rsidRDefault="00474C00" w:rsidP="00FD5496">
      <w:pPr>
        <w:ind w:firstLine="720"/>
        <w:jc w:val="both"/>
        <w:rPr>
          <w:color w:val="000000"/>
        </w:rPr>
      </w:pPr>
      <w:r>
        <w:rPr>
          <w:color w:val="000000"/>
        </w:rPr>
        <w:t xml:space="preserve">Pola kerjasama pertama yang terjadi dalam industri iklan berbasis web 2.0 ini adalah </w:t>
      </w:r>
      <w:r>
        <w:rPr>
          <w:i/>
          <w:color w:val="000000"/>
        </w:rPr>
        <w:t xml:space="preserve">direct partnership, </w:t>
      </w:r>
      <w:r>
        <w:rPr>
          <w:color w:val="000000"/>
        </w:rPr>
        <w:t xml:space="preserve">dimana pengiklan sebagai pemilik brand langsung menghubungi YouTube content crator untuk melakukan order pembuatam iklan dalam bentuk YouTube channel endorsement. Pola kerjasama semacam ini dilakukan dipengaruhi oleh beberapa hal. Pengiklan yang berhubungan secara langsung dengan YouTubers adalah klien yang memiliki </w:t>
      </w:r>
      <w:r>
        <w:rPr>
          <w:i/>
          <w:color w:val="000000"/>
        </w:rPr>
        <w:t xml:space="preserve">resources / </w:t>
      </w:r>
      <w:r>
        <w:rPr>
          <w:color w:val="000000"/>
        </w:rPr>
        <w:t>karyawan berlebih yang secara khusus bisa menangani YouTube channel endorsement, karena hal ini mensyaratkan klien untuk berhubungan langsung dengan YouTubers, yang mana harus dilakukan sendiri tanpa perantara agency iklan. Disamping itu biasanya klien langsung berhubungan dengan YouTubers untuk mendapat harga yang lebih murah, karena tidak harus membayar agency fee yang menjadi kewajiban klien ketika menggunakan jasa agency iklan. Sebaliknya ketika brand tidak memiliki resources atau mereka tidak mau mengangani hal-hal detail yang berhubungan dengan YouTubers maka mereka akan menggunakan jasa agency iklan.</w:t>
      </w:r>
    </w:p>
    <w:p w:rsidR="00474C00" w:rsidRDefault="00474C00" w:rsidP="00FD5496">
      <w:pPr>
        <w:ind w:firstLine="720"/>
        <w:jc w:val="both"/>
        <w:rPr>
          <w:color w:val="000000"/>
        </w:rPr>
      </w:pPr>
      <w:r>
        <w:rPr>
          <w:color w:val="000000" w:themeColor="text1"/>
        </w:rPr>
        <w:t xml:space="preserve">Pola kerjasama kedua adalah </w:t>
      </w:r>
      <w:r>
        <w:rPr>
          <w:i/>
          <w:color w:val="000000" w:themeColor="text1"/>
        </w:rPr>
        <w:t xml:space="preserve">indirect partnership </w:t>
      </w:r>
      <w:r>
        <w:rPr>
          <w:color w:val="000000" w:themeColor="text1"/>
        </w:rPr>
        <w:t xml:space="preserve">yaitu </w:t>
      </w:r>
      <w:r>
        <w:rPr>
          <w:color w:val="000000"/>
        </w:rPr>
        <w:t>pengiklan sebagai pemilik brand menggunakan jasa agency iklan untuk menjembatani mereka dengan YouTubers sebagai pemilik channel YouTube, yang channelnya akan digunakan sebagai media beriklan dalam bentuk YouTube channel endorsement. Pola kerjasama ini (pengiklan-agency iklan-YouTubers), bisa dibilang tidak jauh berbeda dengan pola kerjasama pada periklanan di media konvensional, yang menempatkan agency iklan sebagai perantara. Satu hal yang membedakan adalah jenis media yang dipakai, dalam hal ini media yang dipakai adalah channel YouTube bukan media konvensional seperti televisi.</w:t>
      </w:r>
    </w:p>
    <w:p w:rsidR="00474C00" w:rsidRPr="00120A3A" w:rsidRDefault="00474C00" w:rsidP="00FD5496">
      <w:pPr>
        <w:ind w:firstLine="720"/>
        <w:jc w:val="both"/>
        <w:rPr>
          <w:color w:val="000000" w:themeColor="text1"/>
        </w:rPr>
      </w:pPr>
      <w:r>
        <w:rPr>
          <w:color w:val="000000"/>
        </w:rPr>
        <w:t xml:space="preserve">Pola kerjasama ketiga masih termasuk dalam </w:t>
      </w:r>
      <w:r>
        <w:rPr>
          <w:i/>
          <w:color w:val="000000"/>
        </w:rPr>
        <w:t xml:space="preserve">indirect partnership, </w:t>
      </w:r>
      <w:r>
        <w:rPr>
          <w:color w:val="000000"/>
        </w:rPr>
        <w:t xml:space="preserve">namun yang menjadi pembeda adalah hadirnya pihak / pemain baru dalam industri periklanan, pihak </w:t>
      </w:r>
      <w:r>
        <w:rPr>
          <w:color w:val="000000"/>
        </w:rPr>
        <w:lastRenderedPageBreak/>
        <w:t>ini adalah Multi Channel Network / MCN yang sebelumnya tidak pernah ada dalam industri periklanan konvensional. MCN berperan sebagai manajer para YouTubers, yang bertugas untuk mengurus berbagai hal yang berkaitan dengan pengembangan suatu channel YouTube seperti</w:t>
      </w:r>
      <w:r w:rsidRPr="002E2949">
        <w:t xml:space="preserve"> </w:t>
      </w:r>
      <w:r w:rsidRPr="002E2949">
        <w:rPr>
          <w:color w:val="000000"/>
        </w:rPr>
        <w:t>pemrograman, pendanaan, promosi silang, pengelolaan mitra, penge</w:t>
      </w:r>
      <w:r>
        <w:rPr>
          <w:color w:val="000000"/>
        </w:rPr>
        <w:t xml:space="preserve">lolaan hak digital, monetisasi, </w:t>
      </w:r>
      <w:r w:rsidRPr="002E2949">
        <w:rPr>
          <w:color w:val="000000"/>
        </w:rPr>
        <w:t xml:space="preserve"> penjualan, dan / atau pengembangan pemirsa</w:t>
      </w:r>
      <w:r>
        <w:rPr>
          <w:color w:val="000000"/>
        </w:rPr>
        <w:t xml:space="preserve">. </w:t>
      </w:r>
      <w:r w:rsidRPr="002E2949">
        <w:rPr>
          <w:color w:val="000000"/>
        </w:rPr>
        <w:t>Bila dianalogikan dalam media konvensional, MCN ini layaknya artist management yang menangani artis televisi dari mulai kontrak kerja, sampai berapa fee yang akan diterima artis tersebut ketika tampil di acara televisi.</w:t>
      </w:r>
    </w:p>
    <w:p w:rsidR="00474C00" w:rsidRDefault="00474C00" w:rsidP="00FD5496">
      <w:pPr>
        <w:ind w:firstLine="567"/>
        <w:jc w:val="both"/>
        <w:rPr>
          <w:color w:val="000000"/>
        </w:rPr>
      </w:pPr>
      <w:r>
        <w:rPr>
          <w:color w:val="000000" w:themeColor="text1"/>
        </w:rPr>
        <w:t xml:space="preserve">Pola kerjasama ini (Pengiklan-Agency Iklan-MCN-YouTubers) bisa terjadi ketika </w:t>
      </w:r>
      <w:r>
        <w:rPr>
          <w:color w:val="000000"/>
        </w:rPr>
        <w:t xml:space="preserve">ada hal-hal yang mengharuskan agency iklan untuk berhubungan dengan </w:t>
      </w:r>
      <w:r>
        <w:rPr>
          <w:color w:val="000000" w:themeColor="text1"/>
        </w:rPr>
        <w:t>YouTubers</w:t>
      </w:r>
      <w:r>
        <w:rPr>
          <w:color w:val="000000"/>
        </w:rPr>
        <w:t xml:space="preserve"> melalui </w:t>
      </w:r>
      <w:r>
        <w:rPr>
          <w:i/>
          <w:color w:val="000000"/>
        </w:rPr>
        <w:t xml:space="preserve">network </w:t>
      </w:r>
      <w:r>
        <w:rPr>
          <w:color w:val="000000"/>
        </w:rPr>
        <w:t xml:space="preserve">yang menaungi mereka. Biasanya para </w:t>
      </w:r>
      <w:r>
        <w:rPr>
          <w:color w:val="000000" w:themeColor="text1"/>
        </w:rPr>
        <w:t>YouTubers</w:t>
      </w:r>
      <w:r>
        <w:rPr>
          <w:color w:val="000000"/>
        </w:rPr>
        <w:t xml:space="preserve"> yang telah bergabung dengan MCN akan mensyaratkan klien mereka, baik brand atau agency iklan untuk berhubungan dengan MCN yang mengelola channel mereka. </w:t>
      </w:r>
    </w:p>
    <w:p w:rsidR="000B24C1" w:rsidRDefault="00474C00" w:rsidP="00FD5496">
      <w:pPr>
        <w:ind w:firstLine="567"/>
        <w:jc w:val="both"/>
        <w:rPr>
          <w:color w:val="000000"/>
        </w:rPr>
      </w:pPr>
      <w:r>
        <w:rPr>
          <w:color w:val="000000"/>
        </w:rPr>
        <w:t xml:space="preserve">YouTubers sebagai pemilik channel juga memiliki kebebasan untuk bekerjasama melalui perantara agency iklan atau secara langsung bekerjasama dengan pengiklan. Begitu juga dengan pola </w:t>
      </w:r>
      <w:r>
        <w:rPr>
          <w:i/>
          <w:color w:val="000000"/>
        </w:rPr>
        <w:t xml:space="preserve">indirect partnership </w:t>
      </w:r>
      <w:r>
        <w:rPr>
          <w:color w:val="000000"/>
        </w:rPr>
        <w:t>yang melibatkan MCN dalam rantai produksi iklan. MCN menjadi pemain baru yang cukup signifikan perannya dalam industri periklanan, karena mereka mampu menjembatani para YouTubers dengan klien yang membutuhkan endorsement bagi produk mereka.</w:t>
      </w:r>
    </w:p>
    <w:p w:rsidR="00491141" w:rsidRPr="000B24C1" w:rsidRDefault="00491141" w:rsidP="00FD5496">
      <w:pPr>
        <w:ind w:firstLine="567"/>
        <w:jc w:val="both"/>
        <w:rPr>
          <w:color w:val="000000"/>
        </w:rPr>
      </w:pPr>
      <w:r>
        <w:rPr>
          <w:color w:val="000000" w:themeColor="text1"/>
        </w:rPr>
        <w:t>Dalam dunia periklanan ada proses dan tahapan yang dilalui untuk melaksanakan campaign di media tertentu. Proses ini meliputi tahapan brief oleh klien, pitching ide, proses kreatif, produksi iklan, media buying, dan media monitoring. Semua proses diatas selalu melibatkan klien dan agency iklan sebagai dua pihak yang terlibat dalam proses periklanan.</w:t>
      </w:r>
    </w:p>
    <w:p w:rsidR="001A5E99" w:rsidRDefault="00491141" w:rsidP="00FD5496">
      <w:pPr>
        <w:jc w:val="both"/>
        <w:rPr>
          <w:color w:val="000000" w:themeColor="text1"/>
        </w:rPr>
      </w:pPr>
      <w:r>
        <w:rPr>
          <w:color w:val="000000" w:themeColor="text1"/>
        </w:rPr>
        <w:tab/>
        <w:t xml:space="preserve">Proses periklanan dimulai dari klien yang memiliki kebutuhan untuk megiklankan produknya mendatangi agency iklan. Klien ini akan bertemu dengan </w:t>
      </w:r>
      <w:r>
        <w:rPr>
          <w:i/>
          <w:color w:val="000000" w:themeColor="text1"/>
        </w:rPr>
        <w:t xml:space="preserve">Account Services Departement, </w:t>
      </w:r>
      <w:r>
        <w:rPr>
          <w:color w:val="000000" w:themeColor="text1"/>
        </w:rPr>
        <w:t>yang dalam hal ini biasanya akan diwakili oleh</w:t>
      </w:r>
      <w:r w:rsidRPr="00C30C0A">
        <w:rPr>
          <w:i/>
          <w:color w:val="000000" w:themeColor="text1"/>
        </w:rPr>
        <w:t xml:space="preserve"> account executive</w:t>
      </w:r>
      <w:r>
        <w:rPr>
          <w:i/>
          <w:color w:val="000000" w:themeColor="text1"/>
        </w:rPr>
        <w:t>.</w:t>
      </w:r>
      <w:r>
        <w:rPr>
          <w:color w:val="000000" w:themeColor="text1"/>
        </w:rPr>
        <w:t xml:space="preserve"> Ogilvy Group Indonesia dalam company profile mereka menyebut bahwa alur kerja periklanan dimulai dari </w:t>
      </w:r>
      <w:r>
        <w:rPr>
          <w:i/>
          <w:color w:val="000000" w:themeColor="text1"/>
        </w:rPr>
        <w:t xml:space="preserve">account executive </w:t>
      </w:r>
      <w:r>
        <w:rPr>
          <w:color w:val="000000" w:themeColor="text1"/>
        </w:rPr>
        <w:t xml:space="preserve">yang menjual ide kepada klien, kemudian </w:t>
      </w:r>
      <w:r w:rsidRPr="00D710A4">
        <w:rPr>
          <w:i/>
          <w:color w:val="000000" w:themeColor="text1"/>
        </w:rPr>
        <w:t>account executive</w:t>
      </w:r>
      <w:r>
        <w:rPr>
          <w:color w:val="000000" w:themeColor="text1"/>
        </w:rPr>
        <w:t xml:space="preserve"> akan meneruskan brief dari klien kepada </w:t>
      </w:r>
      <w:r w:rsidRPr="00901CD2">
        <w:rPr>
          <w:i/>
          <w:color w:val="000000" w:themeColor="text1"/>
        </w:rPr>
        <w:t>Creative Services Departemen</w:t>
      </w:r>
      <w:r>
        <w:rPr>
          <w:i/>
          <w:color w:val="000000" w:themeColor="text1"/>
        </w:rPr>
        <w:t>t</w:t>
      </w:r>
      <w:r>
        <w:rPr>
          <w:color w:val="000000" w:themeColor="text1"/>
        </w:rPr>
        <w:t xml:space="preserve"> dimana brief tersebut akan diolah menjadi pesan iklan yang nantinya akan disampaikan kepada audience yang menjadi tujuan klien mereka.</w:t>
      </w:r>
    </w:p>
    <w:p w:rsidR="00010D68" w:rsidRDefault="00491141" w:rsidP="00010D68">
      <w:pPr>
        <w:ind w:firstLine="720"/>
        <w:jc w:val="both"/>
        <w:rPr>
          <w:color w:val="000000" w:themeColor="text1"/>
        </w:rPr>
      </w:pPr>
      <w:r>
        <w:rPr>
          <w:color w:val="000000" w:themeColor="text1"/>
        </w:rPr>
        <w:t xml:space="preserve">Produksi iklan dilakukan apabila konsep kreatif yang diajukan kepada klien telah disetujui oleh klien, dan budget yang ditetapkan untuk proses kampanye iklan selama jangka waktu tertentu juga telah disepakati. Prose produksi iklan biasanya dilakukan oleh agency sendiri untuk jenis iklan yang masih bisa ditangani oleh departemen produksi suatu agency, selain itu agency juga bekerja sama dengan vendor atau pihak ketiga untuk memproduksi iklan yang memerlukan </w:t>
      </w:r>
      <w:r w:rsidRPr="009E5704">
        <w:rPr>
          <w:i/>
          <w:color w:val="000000" w:themeColor="text1"/>
        </w:rPr>
        <w:t>expertise</w:t>
      </w:r>
      <w:r>
        <w:rPr>
          <w:i/>
          <w:color w:val="000000" w:themeColor="text1"/>
        </w:rPr>
        <w:t xml:space="preserve"> </w:t>
      </w:r>
      <w:r>
        <w:rPr>
          <w:color w:val="000000" w:themeColor="text1"/>
        </w:rPr>
        <w:t xml:space="preserve">khusus misalnya untuk pemotretan udara menggunakan </w:t>
      </w:r>
      <w:r w:rsidRPr="004234AB">
        <w:rPr>
          <w:i/>
          <w:color w:val="000000" w:themeColor="text1"/>
        </w:rPr>
        <w:t>drone</w:t>
      </w:r>
      <w:r>
        <w:rPr>
          <w:color w:val="000000" w:themeColor="text1"/>
        </w:rPr>
        <w:t>, atau produksi TVC dengan spesifikasi peralatan produksi tertentu yang tidak dimiliki oleh agency iklan. Proses produksi iklan di media konven</w:t>
      </w:r>
      <w:r w:rsidR="001A5E99">
        <w:rPr>
          <w:color w:val="000000" w:themeColor="text1"/>
        </w:rPr>
        <w:t>s</w:t>
      </w:r>
      <w:r>
        <w:rPr>
          <w:color w:val="000000" w:themeColor="text1"/>
        </w:rPr>
        <w:t xml:space="preserve">ional bisa digambarkan sebagai berikut: </w:t>
      </w:r>
    </w:p>
    <w:p w:rsidR="00010D68" w:rsidRDefault="00010D68" w:rsidP="00010D68">
      <w:pPr>
        <w:ind w:firstLine="720"/>
        <w:jc w:val="both"/>
        <w:rPr>
          <w:color w:val="000000" w:themeColor="text1"/>
        </w:rPr>
      </w:pPr>
    </w:p>
    <w:p w:rsidR="00010D68" w:rsidRDefault="00010D68" w:rsidP="00010D68">
      <w:pPr>
        <w:ind w:firstLine="720"/>
        <w:jc w:val="both"/>
        <w:rPr>
          <w:color w:val="000000" w:themeColor="text1"/>
        </w:rPr>
      </w:pPr>
    </w:p>
    <w:p w:rsidR="00010D68" w:rsidRDefault="00010D68" w:rsidP="00010D68">
      <w:pPr>
        <w:ind w:firstLine="720"/>
        <w:jc w:val="both"/>
        <w:rPr>
          <w:color w:val="000000" w:themeColor="text1"/>
        </w:rPr>
      </w:pPr>
    </w:p>
    <w:p w:rsidR="00010D68" w:rsidRDefault="00010D68" w:rsidP="00010D68">
      <w:pPr>
        <w:ind w:firstLine="720"/>
        <w:jc w:val="both"/>
        <w:rPr>
          <w:color w:val="000000" w:themeColor="text1"/>
        </w:rPr>
      </w:pPr>
    </w:p>
    <w:p w:rsidR="00010D68" w:rsidRDefault="00010D68" w:rsidP="00010D68">
      <w:pPr>
        <w:ind w:firstLine="720"/>
        <w:jc w:val="both"/>
        <w:rPr>
          <w:color w:val="000000" w:themeColor="text1"/>
        </w:rPr>
      </w:pPr>
    </w:p>
    <w:p w:rsidR="00010D68" w:rsidRDefault="00010D68" w:rsidP="00010D68">
      <w:pPr>
        <w:ind w:firstLine="720"/>
        <w:jc w:val="both"/>
        <w:rPr>
          <w:color w:val="000000" w:themeColor="text1"/>
        </w:rPr>
      </w:pPr>
    </w:p>
    <w:p w:rsidR="00FD5496" w:rsidRDefault="00FD5496" w:rsidP="002940F2">
      <w:pPr>
        <w:jc w:val="both"/>
        <w:rPr>
          <w:color w:val="000000" w:themeColor="text1"/>
        </w:rPr>
      </w:pPr>
    </w:p>
    <w:p w:rsidR="00491141" w:rsidRDefault="00E009DB" w:rsidP="00FD5496">
      <w:pPr>
        <w:jc w:val="both"/>
        <w:rPr>
          <w:color w:val="000000" w:themeColor="text1"/>
        </w:rPr>
      </w:pPr>
      <w:r>
        <w:rPr>
          <w:noProof/>
          <w:color w:val="000000" w:themeColor="text1"/>
          <w:lang w:val="en-US" w:eastAsia="en-US"/>
        </w:rPr>
        <w:lastRenderedPageBreak/>
        <mc:AlternateContent>
          <mc:Choice Requires="wpg">
            <w:drawing>
              <wp:anchor distT="0" distB="0" distL="114300" distR="114300" simplePos="0" relativeHeight="251672576" behindDoc="0" locked="0" layoutInCell="1" allowOverlap="1" wp14:anchorId="54DA0F73" wp14:editId="4C8F8924">
                <wp:simplePos x="0" y="0"/>
                <wp:positionH relativeFrom="margin">
                  <wp:align>center</wp:align>
                </wp:positionH>
                <wp:positionV relativeFrom="paragraph">
                  <wp:posOffset>5715</wp:posOffset>
                </wp:positionV>
                <wp:extent cx="4829175" cy="3267075"/>
                <wp:effectExtent l="0" t="0" r="0" b="0"/>
                <wp:wrapNone/>
                <wp:docPr id="12" name="Group 12"/>
                <wp:cNvGraphicFramePr/>
                <a:graphic xmlns:a="http://schemas.openxmlformats.org/drawingml/2006/main">
                  <a:graphicData uri="http://schemas.microsoft.com/office/word/2010/wordprocessingGroup">
                    <wpg:wgp>
                      <wpg:cNvGrpSpPr/>
                      <wpg:grpSpPr>
                        <a:xfrm>
                          <a:off x="0" y="0"/>
                          <a:ext cx="4829175" cy="3267075"/>
                          <a:chOff x="0" y="0"/>
                          <a:chExt cx="4829175" cy="3267075"/>
                        </a:xfrm>
                      </wpg:grpSpPr>
                      <pic:pic xmlns:pic="http://schemas.openxmlformats.org/drawingml/2006/picture">
                        <pic:nvPicPr>
                          <pic:cNvPr id="7" name="Picture 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219075" y="0"/>
                            <a:ext cx="4419600" cy="2848610"/>
                          </a:xfrm>
                          <a:prstGeom prst="rect">
                            <a:avLst/>
                          </a:prstGeom>
                        </pic:spPr>
                      </pic:pic>
                      <wps:wsp>
                        <wps:cNvPr id="4" name="Text Box 2"/>
                        <wps:cNvSpPr txBox="1">
                          <a:spLocks noChangeArrowheads="1"/>
                        </wps:cNvSpPr>
                        <wps:spPr bwMode="auto">
                          <a:xfrm>
                            <a:off x="0" y="2819400"/>
                            <a:ext cx="4829175" cy="447675"/>
                          </a:xfrm>
                          <a:prstGeom prst="rect">
                            <a:avLst/>
                          </a:prstGeom>
                          <a:noFill/>
                          <a:ln w="9525">
                            <a:noFill/>
                            <a:miter lim="800000"/>
                            <a:headEnd/>
                            <a:tailEnd/>
                          </a:ln>
                        </wps:spPr>
                        <wps:txbx>
                          <w:txbxContent>
                            <w:p w:rsidR="0035691D" w:rsidRDefault="00E009DB" w:rsidP="003713C9">
                              <w:pPr>
                                <w:jc w:val="center"/>
                                <w:rPr>
                                  <w:color w:val="000000" w:themeColor="text1"/>
                                </w:rPr>
                              </w:pPr>
                              <w:r>
                                <w:rPr>
                                  <w:color w:val="000000" w:themeColor="text1"/>
                                </w:rPr>
                                <w:t>Gambar 3.</w:t>
                              </w:r>
                              <w:r w:rsidR="0035691D" w:rsidRPr="00E07747">
                                <w:rPr>
                                  <w:color w:val="000000" w:themeColor="text1"/>
                                </w:rPr>
                                <w:t xml:space="preserve"> Proses produksi iklan dalam periklanan konvensional (model 1)</w:t>
                              </w:r>
                            </w:p>
                            <w:p w:rsidR="0035691D" w:rsidRPr="00E07747" w:rsidRDefault="0035691D" w:rsidP="003713C9">
                              <w:pPr>
                                <w:jc w:val="center"/>
                                <w:rPr>
                                  <w:color w:val="000000" w:themeColor="text1"/>
                                </w:rPr>
                              </w:pPr>
                              <w:r>
                                <w:rPr>
                                  <w:color w:val="000000" w:themeColor="text1"/>
                                </w:rPr>
                                <w:t>(Sumber gambar : olah data pribadi)</w:t>
                              </w:r>
                            </w:p>
                            <w:p w:rsidR="0035691D" w:rsidRDefault="0035691D"/>
                          </w:txbxContent>
                        </wps:txbx>
                        <wps:bodyPr rot="0" vert="horz" wrap="square" lIns="91440" tIns="45720" rIns="91440" bIns="45720" anchor="t" anchorCtr="0">
                          <a:noAutofit/>
                        </wps:bodyPr>
                      </wps:wsp>
                    </wpg:wgp>
                  </a:graphicData>
                </a:graphic>
              </wp:anchor>
            </w:drawing>
          </mc:Choice>
          <mc:Fallback>
            <w:pict>
              <v:group w14:anchorId="54DA0F73" id="Group 12" o:spid="_x0000_s1027" style="position:absolute;left:0;text-align:left;margin-left:0;margin-top:.45pt;width:380.25pt;height:257.25pt;z-index:251672576;mso-position-horizontal:center;mso-position-horizontal-relative:margin" coordsize="48291,32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8" type="#_x0000_t75" style="position:absolute;left:2190;width:44196;height:284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ybTjEAAAA2gAAAA8AAABkcnMvZG93bnJldi54bWxEj9FqwkAURN8L/sNyhb6IbrSgErNKKwil&#10;VKTWD7hkb7Ih2bsxu2rq13cLQh+HmTnDZJveNuJKna8cK5hOEhDEudMVlwpO37vxEoQPyBobx6Tg&#10;hzxs1oOnDFPtbvxF12MoRYSwT1GBCaFNpfS5IYt+4lri6BWusxii7EqpO7xFuG3kLEnm0mLFccFg&#10;S1tDeX28WAXJ/bN++Zi+FeVC380ZC7kfnQ9KPQ/71xWIQH34Dz/a71rBAv6uxBsg1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FybTjEAAAA2gAAAA8AAAAAAAAAAAAAAAAA&#10;nwIAAGRycy9kb3ducmV2LnhtbFBLBQYAAAAABAAEAPcAAACQAwAAAAA=&#10;">
                  <v:imagedata r:id="rId30" o:title=""/>
                  <v:path arrowok="t"/>
                </v:shape>
                <v:shape id="_x0000_s1029" type="#_x0000_t202" style="position:absolute;top:28194;width:48291;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aQx8EA&#10;AADaAAAADwAAAGRycy9kb3ducmV2LnhtbESPT4vCMBTE74LfITzBmyaKiluNIoqwJxf/7MLeHs2z&#10;LTYvpYm2++03guBxmJnfMMt1a0vxoNoXjjWMhgoEcepMwZmGy3k/mIPwAdlg6Zg0/JGH9arbWWJi&#10;XMNHepxCJiKEfYIa8hCqREqf5mTRD11FHL2rqy2GKOtMmhqbCLelHCs1kxYLjgs5VrTNKb2d7lbD&#10;9+H6+zNRX9nOTqvGtUqy/ZBa93vtZgEiUBve4Vf702iYwPNKvAF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2kMfBAAAA2gAAAA8AAAAAAAAAAAAAAAAAmAIAAGRycy9kb3du&#10;cmV2LnhtbFBLBQYAAAAABAAEAPUAAACGAwAAAAA=&#10;" filled="f" stroked="f">
                  <v:textbox>
                    <w:txbxContent>
                      <w:p w:rsidR="0035691D" w:rsidRDefault="00E009DB" w:rsidP="003713C9">
                        <w:pPr>
                          <w:jc w:val="center"/>
                          <w:rPr>
                            <w:color w:val="000000" w:themeColor="text1"/>
                          </w:rPr>
                        </w:pPr>
                        <w:r>
                          <w:rPr>
                            <w:color w:val="000000" w:themeColor="text1"/>
                          </w:rPr>
                          <w:t>Gambar 3.</w:t>
                        </w:r>
                        <w:r w:rsidR="0035691D" w:rsidRPr="00E07747">
                          <w:rPr>
                            <w:color w:val="000000" w:themeColor="text1"/>
                          </w:rPr>
                          <w:t xml:space="preserve"> Proses produksi iklan dalam periklanan konvensional (model 1)</w:t>
                        </w:r>
                      </w:p>
                      <w:p w:rsidR="0035691D" w:rsidRPr="00E07747" w:rsidRDefault="0035691D" w:rsidP="003713C9">
                        <w:pPr>
                          <w:jc w:val="center"/>
                          <w:rPr>
                            <w:color w:val="000000" w:themeColor="text1"/>
                          </w:rPr>
                        </w:pPr>
                        <w:r>
                          <w:rPr>
                            <w:color w:val="000000" w:themeColor="text1"/>
                          </w:rPr>
                          <w:t>(Sumber gambar : olah data pribadi)</w:t>
                        </w:r>
                      </w:p>
                      <w:p w:rsidR="0035691D" w:rsidRDefault="0035691D"/>
                    </w:txbxContent>
                  </v:textbox>
                </v:shape>
                <w10:wrap anchorx="margin"/>
              </v:group>
            </w:pict>
          </mc:Fallback>
        </mc:AlternateContent>
      </w:r>
    </w:p>
    <w:p w:rsidR="00491141" w:rsidRDefault="00491141" w:rsidP="00FD5496">
      <w:pPr>
        <w:ind w:firstLine="720"/>
        <w:jc w:val="both"/>
        <w:rPr>
          <w:color w:val="000000" w:themeColor="text1"/>
        </w:rPr>
      </w:pPr>
    </w:p>
    <w:p w:rsidR="00491141" w:rsidRDefault="00491141" w:rsidP="00FD5496">
      <w:pPr>
        <w:ind w:firstLine="720"/>
        <w:jc w:val="both"/>
        <w:rPr>
          <w:color w:val="000000" w:themeColor="text1"/>
        </w:rPr>
      </w:pPr>
    </w:p>
    <w:p w:rsidR="00491141" w:rsidRDefault="00491141" w:rsidP="00FD5496">
      <w:pPr>
        <w:ind w:firstLine="720"/>
        <w:jc w:val="both"/>
        <w:rPr>
          <w:color w:val="000000" w:themeColor="text1"/>
        </w:rPr>
      </w:pPr>
    </w:p>
    <w:p w:rsidR="00491141" w:rsidRDefault="00491141" w:rsidP="00FD5496">
      <w:pPr>
        <w:ind w:firstLine="720"/>
        <w:jc w:val="both"/>
        <w:rPr>
          <w:color w:val="000000" w:themeColor="text1"/>
        </w:rPr>
      </w:pPr>
    </w:p>
    <w:p w:rsidR="00491141" w:rsidRDefault="00491141" w:rsidP="00FD5496">
      <w:pPr>
        <w:ind w:firstLine="720"/>
        <w:jc w:val="both"/>
        <w:rPr>
          <w:color w:val="000000" w:themeColor="text1"/>
        </w:rPr>
      </w:pPr>
    </w:p>
    <w:p w:rsidR="00491141" w:rsidRDefault="00491141" w:rsidP="00FD5496">
      <w:pPr>
        <w:ind w:firstLine="720"/>
        <w:jc w:val="both"/>
        <w:rPr>
          <w:color w:val="000000" w:themeColor="text1"/>
        </w:rPr>
      </w:pPr>
    </w:p>
    <w:p w:rsidR="00491141" w:rsidRDefault="00491141" w:rsidP="00FD5496">
      <w:pPr>
        <w:ind w:firstLine="720"/>
        <w:jc w:val="both"/>
        <w:rPr>
          <w:color w:val="000000" w:themeColor="text1"/>
        </w:rPr>
      </w:pPr>
    </w:p>
    <w:p w:rsidR="00491141" w:rsidRDefault="00491141" w:rsidP="00FD5496">
      <w:pPr>
        <w:ind w:firstLine="720"/>
        <w:jc w:val="both"/>
        <w:rPr>
          <w:color w:val="000000" w:themeColor="text1"/>
        </w:rPr>
      </w:pPr>
    </w:p>
    <w:p w:rsidR="00E009DB" w:rsidRDefault="00E009DB" w:rsidP="00FD5496">
      <w:pPr>
        <w:ind w:firstLine="720"/>
        <w:jc w:val="both"/>
        <w:rPr>
          <w:color w:val="000000" w:themeColor="text1"/>
        </w:rPr>
      </w:pPr>
    </w:p>
    <w:p w:rsidR="00E009DB" w:rsidRDefault="00E009DB" w:rsidP="00FD5496">
      <w:pPr>
        <w:ind w:firstLine="720"/>
        <w:jc w:val="both"/>
        <w:rPr>
          <w:color w:val="000000" w:themeColor="text1"/>
        </w:rPr>
      </w:pPr>
    </w:p>
    <w:p w:rsidR="00E009DB" w:rsidRDefault="00E009DB" w:rsidP="00FD5496">
      <w:pPr>
        <w:ind w:firstLine="720"/>
        <w:jc w:val="both"/>
        <w:rPr>
          <w:color w:val="000000" w:themeColor="text1"/>
        </w:rPr>
      </w:pPr>
    </w:p>
    <w:p w:rsidR="00E009DB" w:rsidRDefault="00E009DB" w:rsidP="00FD5496">
      <w:pPr>
        <w:ind w:firstLine="720"/>
        <w:jc w:val="both"/>
        <w:rPr>
          <w:color w:val="000000" w:themeColor="text1"/>
        </w:rPr>
      </w:pPr>
    </w:p>
    <w:p w:rsidR="00E009DB" w:rsidRDefault="00E009DB" w:rsidP="00FD5496">
      <w:pPr>
        <w:ind w:firstLine="720"/>
        <w:jc w:val="both"/>
        <w:rPr>
          <w:color w:val="000000" w:themeColor="text1"/>
        </w:rPr>
      </w:pPr>
    </w:p>
    <w:p w:rsidR="00491141" w:rsidRDefault="00491141" w:rsidP="00FD5496">
      <w:pPr>
        <w:jc w:val="both"/>
        <w:rPr>
          <w:color w:val="000000" w:themeColor="text1"/>
        </w:rPr>
      </w:pPr>
    </w:p>
    <w:p w:rsidR="00FD5496" w:rsidRDefault="00FD5496" w:rsidP="00FD5496">
      <w:pPr>
        <w:jc w:val="both"/>
        <w:rPr>
          <w:color w:val="000000" w:themeColor="text1"/>
        </w:rPr>
      </w:pPr>
    </w:p>
    <w:p w:rsidR="00E07747" w:rsidRDefault="00E07747" w:rsidP="00E03B30">
      <w:pPr>
        <w:rPr>
          <w:color w:val="000000" w:themeColor="text1"/>
        </w:rPr>
      </w:pPr>
    </w:p>
    <w:p w:rsidR="003713C9" w:rsidRDefault="003713C9" w:rsidP="00FD5496">
      <w:pPr>
        <w:ind w:firstLine="720"/>
        <w:jc w:val="both"/>
        <w:rPr>
          <w:color w:val="000000" w:themeColor="text1"/>
        </w:rPr>
      </w:pPr>
    </w:p>
    <w:p w:rsidR="00FD5496" w:rsidRDefault="00FD5496" w:rsidP="00FD5496">
      <w:pPr>
        <w:ind w:firstLine="720"/>
        <w:jc w:val="both"/>
        <w:rPr>
          <w:color w:val="000000" w:themeColor="text1"/>
        </w:rPr>
      </w:pPr>
    </w:p>
    <w:p w:rsidR="00491141" w:rsidRPr="00541898" w:rsidRDefault="00491141" w:rsidP="00FD5496">
      <w:pPr>
        <w:ind w:firstLine="720"/>
        <w:jc w:val="both"/>
        <w:rPr>
          <w:color w:val="000000" w:themeColor="text1"/>
        </w:rPr>
      </w:pPr>
      <w:r>
        <w:rPr>
          <w:color w:val="000000" w:themeColor="text1"/>
        </w:rPr>
        <w:t xml:space="preserve">Untuk menghasilkan dan menyajikan content video di YouTube, dibutuhkan proses kreatif dari mulai briefing sampai proses produksi content. Dalam hal ini proses kreatif untuk memproduksi content di YouTube tidak berbeda dengan content di media konvensional. Dimulai dari briefing klien, brainstrorming, dan produksi yang bisa dilakukan </w:t>
      </w:r>
      <w:r>
        <w:rPr>
          <w:i/>
          <w:color w:val="000000" w:themeColor="text1"/>
        </w:rPr>
        <w:t xml:space="preserve">in house </w:t>
      </w:r>
      <w:r>
        <w:rPr>
          <w:color w:val="000000" w:themeColor="text1"/>
        </w:rPr>
        <w:t>atau melibatkan vendor pihak ketiga.</w:t>
      </w:r>
    </w:p>
    <w:p w:rsidR="00491141" w:rsidRDefault="00491141" w:rsidP="00FD5496">
      <w:pPr>
        <w:ind w:firstLine="720"/>
        <w:jc w:val="both"/>
        <w:rPr>
          <w:color w:val="000000" w:themeColor="text1"/>
        </w:rPr>
      </w:pPr>
      <w:r>
        <w:rPr>
          <w:color w:val="000000" w:themeColor="text1"/>
        </w:rPr>
        <w:t>Tahap awal untuk memulai proses kreatif produksi content video YouTube adalah tahapan briefing dari klien. Briefing adalah proses dimana klien memberikan konsep yang diinginkan untuk diproduksi dalam bentuk endorsement dan product placement. Para narasumber yang diwawancara mengungkapkan bahwa dalam proses kreatif selalu dimulai dengan briefing. Narasumber 1 mengungkapkan proses tersebut berawal dari klien yang memberi brief kepada agency, lalu dari brief tersebut dibuatkan beberapa versi konsep iklan yang akan diproduksi, konsep-konsep ini kemudian melaui tahap pitching saat proses brainstorming, setelah konsep ditentukan dan budget produksi di sepakati maka produksi bisa dilaksanakan.</w:t>
      </w:r>
    </w:p>
    <w:p w:rsidR="00FD5496" w:rsidRDefault="00491141" w:rsidP="00FD5496">
      <w:pPr>
        <w:ind w:firstLine="720"/>
        <w:jc w:val="both"/>
        <w:rPr>
          <w:color w:val="000000" w:themeColor="text1"/>
        </w:rPr>
      </w:pPr>
      <w:r>
        <w:rPr>
          <w:color w:val="000000" w:themeColor="text1"/>
        </w:rPr>
        <w:t xml:space="preserve">Konten iklan di media konvensional diproduksi dengan tahapan yang tidak jauh berbeda dengan konten endorsement di YouTube. Setelah briefing dari klien didapatkan, maka saatnya mengolah brief tersebut menjadi konsep dalam tahap brainstorming. Brainstorming dilakukan ketika brief telah disampaikan oleh klien kepada agency, atau langsung kepada content creator, tahapan ini biasanya diikuti dengan pitching konsep yang akan diproduksi. Secara garis besar proses produksi iklan di media digital pada prinsipnya sama dengan produksi iklan televisi. Yang berbeda dari keduanya adalah pada tahapan produksi iklan. </w:t>
      </w:r>
      <w:r w:rsidRPr="001A412B">
        <w:rPr>
          <w:color w:val="000000" w:themeColor="text1"/>
        </w:rPr>
        <w:t xml:space="preserve">Perbedaan yang paling mendasar adalah siapa tim produksi yang memproduksi content tersebut. Bila pada produksi iklan televisi agency iklan biasanya melakukan proses produksi secara </w:t>
      </w:r>
      <w:r w:rsidRPr="00CF75AF">
        <w:rPr>
          <w:i/>
          <w:color w:val="000000" w:themeColor="text1"/>
        </w:rPr>
        <w:t>in house</w:t>
      </w:r>
      <w:r w:rsidRPr="001A412B">
        <w:rPr>
          <w:color w:val="000000" w:themeColor="text1"/>
        </w:rPr>
        <w:t xml:space="preserve"> atau menggandeng vendor pihak ketiga sebagai tim produksi iklan, maka untuk memproduksi content endorsement di YouTube mereka tidak bisa melakukan hal tersebut.</w:t>
      </w:r>
      <w:r>
        <w:rPr>
          <w:color w:val="000000" w:themeColor="text1"/>
        </w:rPr>
        <w:t xml:space="preserve"> Proses produksi YouTube channel endorsement bisa digambarkan melalui dua gambar berikut: </w:t>
      </w:r>
    </w:p>
    <w:p w:rsidR="00491141" w:rsidRDefault="00491141" w:rsidP="00FD5496">
      <w:pPr>
        <w:ind w:firstLine="720"/>
        <w:jc w:val="both"/>
        <w:rPr>
          <w:color w:val="000000" w:themeColor="text1"/>
        </w:rPr>
      </w:pPr>
    </w:p>
    <w:p w:rsidR="002940F2" w:rsidRDefault="002940F2" w:rsidP="00FD5496">
      <w:pPr>
        <w:ind w:firstLine="720"/>
        <w:jc w:val="both"/>
        <w:rPr>
          <w:color w:val="000000" w:themeColor="text1"/>
        </w:rPr>
      </w:pPr>
    </w:p>
    <w:p w:rsidR="00E009DB" w:rsidRDefault="002940F2" w:rsidP="00FD5496">
      <w:pPr>
        <w:ind w:firstLine="720"/>
        <w:jc w:val="both"/>
        <w:rPr>
          <w:color w:val="000000" w:themeColor="text1"/>
        </w:rPr>
      </w:pPr>
      <w:r>
        <w:rPr>
          <w:noProof/>
          <w:color w:val="000000" w:themeColor="text1"/>
          <w:lang w:val="en-US" w:eastAsia="en-US"/>
        </w:rPr>
        <w:lastRenderedPageBreak/>
        <mc:AlternateContent>
          <mc:Choice Requires="wpg">
            <w:drawing>
              <wp:anchor distT="0" distB="0" distL="114300" distR="114300" simplePos="0" relativeHeight="251675648" behindDoc="0" locked="0" layoutInCell="1" allowOverlap="1" wp14:anchorId="0D24A8A7" wp14:editId="5266D3C0">
                <wp:simplePos x="0" y="0"/>
                <wp:positionH relativeFrom="margin">
                  <wp:align>center</wp:align>
                </wp:positionH>
                <wp:positionV relativeFrom="paragraph">
                  <wp:posOffset>-5715</wp:posOffset>
                </wp:positionV>
                <wp:extent cx="5095875" cy="3590925"/>
                <wp:effectExtent l="0" t="0" r="0" b="0"/>
                <wp:wrapNone/>
                <wp:docPr id="13" name="Group 13"/>
                <wp:cNvGraphicFramePr/>
                <a:graphic xmlns:a="http://schemas.openxmlformats.org/drawingml/2006/main">
                  <a:graphicData uri="http://schemas.microsoft.com/office/word/2010/wordprocessingGroup">
                    <wpg:wgp>
                      <wpg:cNvGrpSpPr/>
                      <wpg:grpSpPr>
                        <a:xfrm>
                          <a:off x="0" y="0"/>
                          <a:ext cx="5095875" cy="3590925"/>
                          <a:chOff x="0" y="0"/>
                          <a:chExt cx="5095875" cy="3590925"/>
                        </a:xfrm>
                      </wpg:grpSpPr>
                      <pic:pic xmlns:pic="http://schemas.openxmlformats.org/drawingml/2006/picture">
                        <pic:nvPicPr>
                          <pic:cNvPr id="3" name="Picture 3"/>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285750" y="0"/>
                            <a:ext cx="4591050" cy="2907665"/>
                          </a:xfrm>
                          <a:prstGeom prst="rect">
                            <a:avLst/>
                          </a:prstGeom>
                        </pic:spPr>
                      </pic:pic>
                      <wps:wsp>
                        <wps:cNvPr id="9" name="Text Box 2"/>
                        <wps:cNvSpPr txBox="1">
                          <a:spLocks noChangeArrowheads="1"/>
                        </wps:cNvSpPr>
                        <wps:spPr bwMode="auto">
                          <a:xfrm>
                            <a:off x="0" y="2971800"/>
                            <a:ext cx="5095875" cy="619125"/>
                          </a:xfrm>
                          <a:prstGeom prst="rect">
                            <a:avLst/>
                          </a:prstGeom>
                          <a:noFill/>
                          <a:ln w="9525">
                            <a:noFill/>
                            <a:miter lim="800000"/>
                            <a:headEnd/>
                            <a:tailEnd/>
                          </a:ln>
                        </wps:spPr>
                        <wps:txbx>
                          <w:txbxContent>
                            <w:p w:rsidR="0035691D" w:rsidRDefault="0035691D" w:rsidP="00FD62A0">
                              <w:pPr>
                                <w:jc w:val="center"/>
                                <w:rPr>
                                  <w:color w:val="000000" w:themeColor="text1"/>
                                </w:rPr>
                              </w:pPr>
                              <w:r w:rsidRPr="00E07747">
                                <w:rPr>
                                  <w:color w:val="000000" w:themeColor="text1"/>
                                </w:rPr>
                                <w:t>G</w:t>
                              </w:r>
                              <w:r w:rsidR="00E009DB">
                                <w:rPr>
                                  <w:color w:val="000000" w:themeColor="text1"/>
                                </w:rPr>
                                <w:t>ambar 4.</w:t>
                              </w:r>
                              <w:r w:rsidRPr="00E07747">
                                <w:rPr>
                                  <w:color w:val="000000" w:themeColor="text1"/>
                                </w:rPr>
                                <w:t xml:space="preserve"> Proses produksi YouTube channel endorsement </w:t>
                              </w:r>
                              <w:r w:rsidRPr="00E07747">
                                <w:rPr>
                                  <w:i/>
                                  <w:color w:val="000000" w:themeColor="text1"/>
                                </w:rPr>
                                <w:t>indirect</w:t>
                              </w:r>
                              <w:r w:rsidRPr="00E07747">
                                <w:rPr>
                                  <w:color w:val="000000" w:themeColor="text1"/>
                                </w:rPr>
                                <w:t xml:space="preserve"> partnership (Pengiklan – Agency – YouTubers) (model 2)</w:t>
                              </w:r>
                            </w:p>
                            <w:p w:rsidR="0035691D" w:rsidRPr="00E07747" w:rsidRDefault="0035691D" w:rsidP="00FD62A0">
                              <w:pPr>
                                <w:jc w:val="center"/>
                                <w:rPr>
                                  <w:color w:val="000000" w:themeColor="text1"/>
                                </w:rPr>
                              </w:pPr>
                              <w:r>
                                <w:rPr>
                                  <w:color w:val="000000" w:themeColor="text1"/>
                                </w:rPr>
                                <w:t>(Sumber gambar : olah data pribadi)</w:t>
                              </w:r>
                            </w:p>
                            <w:p w:rsidR="0035691D" w:rsidRDefault="0035691D"/>
                          </w:txbxContent>
                        </wps:txbx>
                        <wps:bodyPr rot="0" vert="horz" wrap="square" lIns="91440" tIns="45720" rIns="91440" bIns="45720" anchor="t" anchorCtr="0">
                          <a:noAutofit/>
                        </wps:bodyPr>
                      </wps:wsp>
                    </wpg:wgp>
                  </a:graphicData>
                </a:graphic>
              </wp:anchor>
            </w:drawing>
          </mc:Choice>
          <mc:Fallback>
            <w:pict>
              <v:group w14:anchorId="0D24A8A7" id="Group 13" o:spid="_x0000_s1030" style="position:absolute;left:0;text-align:left;margin-left:0;margin-top:-.45pt;width:401.25pt;height:282.75pt;z-index:251675648;mso-position-horizontal:center;mso-position-horizontal-relative:margin" coordsize="50958,359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">
                <v:shape id="Picture 3" o:spid="_x0000_s1031" type="#_x0000_t75" style="position:absolute;left:2857;width:45911;height:290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UvWjAAAAA2gAAAA8AAABkcnMvZG93bnJldi54bWxEj0GLwjAUhO8L/ofwBG9rqoIs1SiiCMWL&#10;2N3Dens2z7bYvJQkav33RhA8DjPfDDNfdqYRN3K+tqxgNExAEBdW11wq+Pvdfv+A8AFZY2OZFDzI&#10;w3LR+5pjqu2dD3TLQyliCfsUFVQhtKmUvqjIoB/aljh6Z+sMhihdKbXDeyw3jRwnyVQarDkuVNjS&#10;uqLikl+NgokJG5n/bzPZJfl+d5y6R5GdlBr0u9UMRKAufMJvOtORg9eVeAPk4gk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3FS9aMAAAADaAAAADwAAAAAAAAAAAAAAAACfAgAA&#10;ZHJzL2Rvd25yZXYueG1sUEsFBgAAAAAEAAQA9wAAAIwDAAAAAA==&#10;">
                  <v:imagedata r:id="rId32" o:title=""/>
                  <v:path arrowok="t"/>
                </v:shape>
                <v:shape id="_x0000_s1032" type="#_x0000_t202" style="position:absolute;top:29718;width:50958;height:6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rsidR="0035691D" w:rsidRDefault="0035691D" w:rsidP="00FD62A0">
                        <w:pPr>
                          <w:jc w:val="center"/>
                          <w:rPr>
                            <w:color w:val="000000" w:themeColor="text1"/>
                          </w:rPr>
                        </w:pPr>
                        <w:r w:rsidRPr="00E07747">
                          <w:rPr>
                            <w:color w:val="000000" w:themeColor="text1"/>
                          </w:rPr>
                          <w:t>G</w:t>
                        </w:r>
                        <w:r w:rsidR="00E009DB">
                          <w:rPr>
                            <w:color w:val="000000" w:themeColor="text1"/>
                          </w:rPr>
                          <w:t>ambar 4.</w:t>
                        </w:r>
                        <w:r w:rsidRPr="00E07747">
                          <w:rPr>
                            <w:color w:val="000000" w:themeColor="text1"/>
                          </w:rPr>
                          <w:t xml:space="preserve"> Proses produksi YouTube channel endorsement </w:t>
                        </w:r>
                        <w:r w:rsidRPr="00E07747">
                          <w:rPr>
                            <w:i/>
                            <w:color w:val="000000" w:themeColor="text1"/>
                          </w:rPr>
                          <w:t>indirect</w:t>
                        </w:r>
                        <w:r w:rsidRPr="00E07747">
                          <w:rPr>
                            <w:color w:val="000000" w:themeColor="text1"/>
                          </w:rPr>
                          <w:t xml:space="preserve"> partnership (Pengiklan – Agency – YouTubers) (model 2)</w:t>
                        </w:r>
                      </w:p>
                      <w:p w:rsidR="0035691D" w:rsidRPr="00E07747" w:rsidRDefault="0035691D" w:rsidP="00FD62A0">
                        <w:pPr>
                          <w:jc w:val="center"/>
                          <w:rPr>
                            <w:color w:val="000000" w:themeColor="text1"/>
                          </w:rPr>
                        </w:pPr>
                        <w:r>
                          <w:rPr>
                            <w:color w:val="000000" w:themeColor="text1"/>
                          </w:rPr>
                          <w:t>(Sumber gambar : olah data pribadi)</w:t>
                        </w:r>
                      </w:p>
                      <w:p w:rsidR="0035691D" w:rsidRDefault="0035691D"/>
                    </w:txbxContent>
                  </v:textbox>
                </v:shape>
                <w10:wrap anchorx="margin"/>
              </v:group>
            </w:pict>
          </mc:Fallback>
        </mc:AlternateContent>
      </w:r>
    </w:p>
    <w:p w:rsidR="00E009DB" w:rsidRDefault="00E009DB" w:rsidP="00FD5496">
      <w:pPr>
        <w:ind w:firstLine="720"/>
        <w:jc w:val="both"/>
        <w:rPr>
          <w:color w:val="000000" w:themeColor="text1"/>
        </w:rPr>
      </w:pPr>
    </w:p>
    <w:p w:rsidR="00491141" w:rsidRDefault="00491141" w:rsidP="00FD5496">
      <w:pPr>
        <w:ind w:firstLine="720"/>
        <w:jc w:val="both"/>
        <w:rPr>
          <w:color w:val="000000" w:themeColor="text1"/>
        </w:rPr>
      </w:pPr>
    </w:p>
    <w:p w:rsidR="00491141" w:rsidRDefault="00491141" w:rsidP="00FD5496">
      <w:pPr>
        <w:ind w:firstLine="720"/>
        <w:jc w:val="both"/>
        <w:rPr>
          <w:color w:val="000000" w:themeColor="text1"/>
        </w:rPr>
      </w:pPr>
    </w:p>
    <w:p w:rsidR="00491141" w:rsidRDefault="00491141" w:rsidP="00FD5496">
      <w:pPr>
        <w:ind w:firstLine="720"/>
        <w:jc w:val="both"/>
        <w:rPr>
          <w:color w:val="000000" w:themeColor="text1"/>
        </w:rPr>
      </w:pPr>
    </w:p>
    <w:p w:rsidR="00491141" w:rsidRDefault="00491141" w:rsidP="00FD5496">
      <w:pPr>
        <w:ind w:firstLine="720"/>
        <w:jc w:val="both"/>
        <w:rPr>
          <w:color w:val="000000" w:themeColor="text1"/>
        </w:rPr>
      </w:pPr>
    </w:p>
    <w:p w:rsidR="00491141" w:rsidRDefault="00491141" w:rsidP="00FD5496">
      <w:pPr>
        <w:ind w:firstLine="720"/>
        <w:jc w:val="both"/>
        <w:rPr>
          <w:color w:val="000000" w:themeColor="text1"/>
        </w:rPr>
      </w:pPr>
    </w:p>
    <w:p w:rsidR="00491141" w:rsidRDefault="00491141" w:rsidP="00FD5496">
      <w:pPr>
        <w:ind w:firstLine="720"/>
        <w:jc w:val="both"/>
        <w:rPr>
          <w:color w:val="000000" w:themeColor="text1"/>
        </w:rPr>
      </w:pPr>
    </w:p>
    <w:p w:rsidR="00491141" w:rsidRDefault="00491141" w:rsidP="00FD5496">
      <w:pPr>
        <w:ind w:firstLine="720"/>
        <w:jc w:val="both"/>
        <w:rPr>
          <w:color w:val="000000" w:themeColor="text1"/>
        </w:rPr>
      </w:pPr>
    </w:p>
    <w:p w:rsidR="00E009DB" w:rsidRDefault="00E009DB" w:rsidP="00FD5496">
      <w:pPr>
        <w:ind w:firstLine="720"/>
        <w:jc w:val="both"/>
        <w:rPr>
          <w:color w:val="000000" w:themeColor="text1"/>
        </w:rPr>
      </w:pPr>
    </w:p>
    <w:p w:rsidR="00E009DB" w:rsidRDefault="00E009DB" w:rsidP="00FD5496">
      <w:pPr>
        <w:ind w:firstLine="720"/>
        <w:jc w:val="both"/>
        <w:rPr>
          <w:color w:val="000000" w:themeColor="text1"/>
        </w:rPr>
      </w:pPr>
    </w:p>
    <w:p w:rsidR="00E009DB" w:rsidRDefault="00E009DB" w:rsidP="00FD5496">
      <w:pPr>
        <w:ind w:firstLine="720"/>
        <w:jc w:val="both"/>
        <w:rPr>
          <w:color w:val="000000" w:themeColor="text1"/>
        </w:rPr>
      </w:pPr>
    </w:p>
    <w:p w:rsidR="00E009DB" w:rsidRDefault="00E009DB" w:rsidP="00FD5496">
      <w:pPr>
        <w:ind w:firstLine="720"/>
        <w:jc w:val="both"/>
        <w:rPr>
          <w:color w:val="000000" w:themeColor="text1"/>
        </w:rPr>
      </w:pPr>
    </w:p>
    <w:p w:rsidR="00E009DB" w:rsidRDefault="00E009DB" w:rsidP="00FD5496">
      <w:pPr>
        <w:ind w:firstLine="720"/>
        <w:jc w:val="both"/>
        <w:rPr>
          <w:color w:val="000000" w:themeColor="text1"/>
        </w:rPr>
      </w:pPr>
    </w:p>
    <w:p w:rsidR="00E009DB" w:rsidRDefault="00E009DB" w:rsidP="00FD5496">
      <w:pPr>
        <w:ind w:firstLine="720"/>
        <w:jc w:val="both"/>
        <w:rPr>
          <w:color w:val="000000" w:themeColor="text1"/>
        </w:rPr>
      </w:pPr>
    </w:p>
    <w:p w:rsidR="00E009DB" w:rsidRDefault="00E009DB" w:rsidP="00FD5496">
      <w:pPr>
        <w:ind w:firstLine="720"/>
        <w:jc w:val="both"/>
        <w:rPr>
          <w:color w:val="000000" w:themeColor="text1"/>
        </w:rPr>
      </w:pPr>
    </w:p>
    <w:p w:rsidR="00E009DB" w:rsidRDefault="00E009DB" w:rsidP="00E009DB">
      <w:pPr>
        <w:jc w:val="both"/>
        <w:rPr>
          <w:color w:val="000000" w:themeColor="text1"/>
        </w:rPr>
      </w:pPr>
    </w:p>
    <w:p w:rsidR="00491141" w:rsidRDefault="00491141" w:rsidP="00FD5496">
      <w:pPr>
        <w:ind w:firstLine="720"/>
        <w:jc w:val="both"/>
        <w:rPr>
          <w:color w:val="000000" w:themeColor="text1"/>
        </w:rPr>
      </w:pPr>
    </w:p>
    <w:p w:rsidR="00FD5496" w:rsidRDefault="00FD5496" w:rsidP="00E009DB">
      <w:pPr>
        <w:jc w:val="both"/>
        <w:rPr>
          <w:color w:val="000000" w:themeColor="text1"/>
        </w:rPr>
      </w:pPr>
    </w:p>
    <w:p w:rsidR="00491141" w:rsidRDefault="00491141" w:rsidP="00FD5496">
      <w:pPr>
        <w:rPr>
          <w:b/>
          <w:color w:val="000000" w:themeColor="text1"/>
        </w:rPr>
      </w:pPr>
    </w:p>
    <w:p w:rsidR="00E009DB" w:rsidRDefault="00E009DB" w:rsidP="00E009DB">
      <w:pPr>
        <w:rPr>
          <w:b/>
          <w:color w:val="000000" w:themeColor="text1"/>
        </w:rPr>
      </w:pPr>
    </w:p>
    <w:p w:rsidR="00E009DB" w:rsidRDefault="00E009DB" w:rsidP="00E009DB">
      <w:pPr>
        <w:rPr>
          <w:b/>
          <w:color w:val="000000" w:themeColor="text1"/>
        </w:rPr>
      </w:pPr>
    </w:p>
    <w:p w:rsidR="00491141" w:rsidRDefault="002940F2" w:rsidP="00E009DB">
      <w:pPr>
        <w:rPr>
          <w:b/>
          <w:color w:val="000000" w:themeColor="text1"/>
        </w:rPr>
      </w:pPr>
      <w:r>
        <w:rPr>
          <w:b/>
          <w:noProof/>
          <w:color w:val="000000" w:themeColor="text1"/>
          <w:lang w:val="en-US" w:eastAsia="en-US"/>
        </w:rPr>
        <mc:AlternateContent>
          <mc:Choice Requires="wpg">
            <w:drawing>
              <wp:anchor distT="0" distB="0" distL="114300" distR="114300" simplePos="0" relativeHeight="251678720" behindDoc="0" locked="0" layoutInCell="1" allowOverlap="1" wp14:anchorId="42C54156" wp14:editId="2468561D">
                <wp:simplePos x="0" y="0"/>
                <wp:positionH relativeFrom="margin">
                  <wp:align>right</wp:align>
                </wp:positionH>
                <wp:positionV relativeFrom="paragraph">
                  <wp:posOffset>9525</wp:posOffset>
                </wp:positionV>
                <wp:extent cx="5267325" cy="1933575"/>
                <wp:effectExtent l="0" t="0" r="0" b="0"/>
                <wp:wrapNone/>
                <wp:docPr id="11" name="Group 11"/>
                <wp:cNvGraphicFramePr/>
                <a:graphic xmlns:a="http://schemas.openxmlformats.org/drawingml/2006/main">
                  <a:graphicData uri="http://schemas.microsoft.com/office/word/2010/wordprocessingGroup">
                    <wpg:wgp>
                      <wpg:cNvGrpSpPr/>
                      <wpg:grpSpPr>
                        <a:xfrm>
                          <a:off x="0" y="0"/>
                          <a:ext cx="5267325" cy="1933575"/>
                          <a:chOff x="0" y="0"/>
                          <a:chExt cx="5267325" cy="1933575"/>
                        </a:xfrm>
                      </wpg:grpSpPr>
                      <pic:pic xmlns:pic="http://schemas.openxmlformats.org/drawingml/2006/picture">
                        <pic:nvPicPr>
                          <pic:cNvPr id="8" name="Picture 8"/>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114300" y="0"/>
                            <a:ext cx="5038725" cy="1240790"/>
                          </a:xfrm>
                          <a:prstGeom prst="rect">
                            <a:avLst/>
                          </a:prstGeom>
                        </pic:spPr>
                      </pic:pic>
                      <wps:wsp>
                        <wps:cNvPr id="10" name="Text Box 2"/>
                        <wps:cNvSpPr txBox="1">
                          <a:spLocks noChangeArrowheads="1"/>
                        </wps:cNvSpPr>
                        <wps:spPr bwMode="auto">
                          <a:xfrm>
                            <a:off x="0" y="1304925"/>
                            <a:ext cx="5267325" cy="628650"/>
                          </a:xfrm>
                          <a:prstGeom prst="rect">
                            <a:avLst/>
                          </a:prstGeom>
                          <a:noFill/>
                          <a:ln w="9525">
                            <a:noFill/>
                            <a:miter lim="800000"/>
                            <a:headEnd/>
                            <a:tailEnd/>
                          </a:ln>
                        </wps:spPr>
                        <wps:txbx>
                          <w:txbxContent>
                            <w:p w:rsidR="0035691D" w:rsidRDefault="00E009DB" w:rsidP="00601E97">
                              <w:pPr>
                                <w:jc w:val="center"/>
                                <w:rPr>
                                  <w:b/>
                                  <w:color w:val="000000" w:themeColor="text1"/>
                                </w:rPr>
                              </w:pPr>
                              <w:r>
                                <w:rPr>
                                  <w:color w:val="000000" w:themeColor="text1"/>
                                </w:rPr>
                                <w:t>Gambar 5.</w:t>
                              </w:r>
                              <w:r w:rsidR="0035691D" w:rsidRPr="00E07747">
                                <w:rPr>
                                  <w:color w:val="000000" w:themeColor="text1"/>
                                </w:rPr>
                                <w:t xml:space="preserve"> Proses produksi YouTube channel endorsement </w:t>
                              </w:r>
                              <w:r w:rsidR="0035691D" w:rsidRPr="00E07747">
                                <w:rPr>
                                  <w:i/>
                                  <w:color w:val="000000" w:themeColor="text1"/>
                                </w:rPr>
                                <w:t>direct</w:t>
                              </w:r>
                              <w:r w:rsidR="0035691D" w:rsidRPr="00E07747">
                                <w:rPr>
                                  <w:color w:val="000000" w:themeColor="text1"/>
                                </w:rPr>
                                <w:t xml:space="preserve"> partnership (Pengiklan – YouTubers) (model 3</w:t>
                              </w:r>
                              <w:r w:rsidR="0035691D">
                                <w:rPr>
                                  <w:b/>
                                  <w:color w:val="000000" w:themeColor="text1"/>
                                </w:rPr>
                                <w:t>)</w:t>
                              </w:r>
                            </w:p>
                            <w:p w:rsidR="0035691D" w:rsidRPr="00E07747" w:rsidRDefault="0035691D" w:rsidP="00601E97">
                              <w:pPr>
                                <w:jc w:val="center"/>
                                <w:rPr>
                                  <w:color w:val="000000" w:themeColor="text1"/>
                                </w:rPr>
                              </w:pPr>
                              <w:r>
                                <w:rPr>
                                  <w:color w:val="000000" w:themeColor="text1"/>
                                </w:rPr>
                                <w:t>(Sumber gambar : olah data pribadi)</w:t>
                              </w:r>
                            </w:p>
                            <w:p w:rsidR="0035691D" w:rsidRDefault="0035691D"/>
                          </w:txbxContent>
                        </wps:txbx>
                        <wps:bodyPr rot="0" vert="horz" wrap="square" lIns="91440" tIns="45720" rIns="91440" bIns="45720" anchor="t" anchorCtr="0">
                          <a:noAutofit/>
                        </wps:bodyPr>
                      </wps:wsp>
                    </wpg:wgp>
                  </a:graphicData>
                </a:graphic>
              </wp:anchor>
            </w:drawing>
          </mc:Choice>
          <mc:Fallback>
            <w:pict>
              <v:group w14:anchorId="42C54156" id="Group 11" o:spid="_x0000_s1033" style="position:absolute;margin-left:363.55pt;margin-top:.75pt;width:414.75pt;height:152.25pt;z-index:251678720;mso-position-horizontal:right;mso-position-horizontal-relative:margin" coordsize="52673,19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">
                <v:shape id="Picture 8" o:spid="_x0000_s1034" type="#_x0000_t75" style="position:absolute;left:1143;width:50387;height:124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owrbCAAAA2gAAAA8AAABkcnMvZG93bnJldi54bWxET81OAjEQvpPwDs2QeCHShQORlUKIkaiJ&#10;hD8fYNyO25XtdN1WWN/eOZBw/PL9z5edr9WZ2lgFNjAeZaCIi2ArLg18HNf3D6BiQrZYByYDfxRh&#10;uej35pjbcOE9nQ+pVBLCMUcDLqUm1zoWjjzGUWiIhfsKrccksC21bfEi4b7Wkyybao8VS4PDhp4c&#10;FafDr5eSzVHvnrdvL9/vs9Pwc8I/G7eaGnM36FaPoBJ16Sa+ul+tAdkqV+QG6M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6KMK2wgAAANoAAAAPAAAAAAAAAAAAAAAAAJ8C&#10;AABkcnMvZG93bnJldi54bWxQSwUGAAAAAAQABAD3AAAAjgMAAAAA&#10;">
                  <v:imagedata r:id="rId34" o:title=""/>
                  <v:path arrowok="t"/>
                </v:shape>
                <v:shape id="_x0000_s1035" type="#_x0000_t202" style="position:absolute;top:13049;width:52673;height:6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rsidR="0035691D" w:rsidRDefault="00E009DB" w:rsidP="00601E97">
                        <w:pPr>
                          <w:jc w:val="center"/>
                          <w:rPr>
                            <w:b/>
                            <w:color w:val="000000" w:themeColor="text1"/>
                          </w:rPr>
                        </w:pPr>
                        <w:r>
                          <w:rPr>
                            <w:color w:val="000000" w:themeColor="text1"/>
                          </w:rPr>
                          <w:t>Gambar 5.</w:t>
                        </w:r>
                        <w:r w:rsidR="0035691D" w:rsidRPr="00E07747">
                          <w:rPr>
                            <w:color w:val="000000" w:themeColor="text1"/>
                          </w:rPr>
                          <w:t xml:space="preserve"> Proses produksi YouTube channel endorsement </w:t>
                        </w:r>
                        <w:r w:rsidR="0035691D" w:rsidRPr="00E07747">
                          <w:rPr>
                            <w:i/>
                            <w:color w:val="000000" w:themeColor="text1"/>
                          </w:rPr>
                          <w:t>direct</w:t>
                        </w:r>
                        <w:r w:rsidR="0035691D" w:rsidRPr="00E07747">
                          <w:rPr>
                            <w:color w:val="000000" w:themeColor="text1"/>
                          </w:rPr>
                          <w:t xml:space="preserve"> partnership (Pengiklan – YouTubers) (model 3</w:t>
                        </w:r>
                        <w:r w:rsidR="0035691D">
                          <w:rPr>
                            <w:b/>
                            <w:color w:val="000000" w:themeColor="text1"/>
                          </w:rPr>
                          <w:t>)</w:t>
                        </w:r>
                      </w:p>
                      <w:p w:rsidR="0035691D" w:rsidRPr="00E07747" w:rsidRDefault="0035691D" w:rsidP="00601E97">
                        <w:pPr>
                          <w:jc w:val="center"/>
                          <w:rPr>
                            <w:color w:val="000000" w:themeColor="text1"/>
                          </w:rPr>
                        </w:pPr>
                        <w:r>
                          <w:rPr>
                            <w:color w:val="000000" w:themeColor="text1"/>
                          </w:rPr>
                          <w:t>(Sumber gambar : olah data pribadi)</w:t>
                        </w:r>
                      </w:p>
                      <w:p w:rsidR="0035691D" w:rsidRDefault="0035691D"/>
                    </w:txbxContent>
                  </v:textbox>
                </v:shape>
                <w10:wrap anchorx="margin"/>
              </v:group>
            </w:pict>
          </mc:Fallback>
        </mc:AlternateContent>
      </w:r>
    </w:p>
    <w:p w:rsidR="00491141" w:rsidRDefault="00491141" w:rsidP="00FD5496">
      <w:pPr>
        <w:jc w:val="center"/>
        <w:rPr>
          <w:b/>
          <w:color w:val="000000" w:themeColor="text1"/>
        </w:rPr>
      </w:pPr>
    </w:p>
    <w:p w:rsidR="00491141" w:rsidRDefault="00491141" w:rsidP="00FD5496">
      <w:pPr>
        <w:ind w:firstLine="720"/>
        <w:jc w:val="both"/>
        <w:rPr>
          <w:b/>
          <w:color w:val="000000"/>
        </w:rPr>
      </w:pPr>
    </w:p>
    <w:p w:rsidR="00491141" w:rsidRDefault="00491141" w:rsidP="00FD5496">
      <w:pPr>
        <w:ind w:firstLine="720"/>
        <w:jc w:val="both"/>
        <w:rPr>
          <w:color w:val="000000" w:themeColor="text1"/>
        </w:rPr>
      </w:pPr>
    </w:p>
    <w:p w:rsidR="00601E97" w:rsidRPr="00E07747" w:rsidRDefault="00601E97" w:rsidP="00FD5496">
      <w:pPr>
        <w:jc w:val="center"/>
        <w:rPr>
          <w:b/>
          <w:color w:val="000000" w:themeColor="text1"/>
        </w:rPr>
      </w:pPr>
    </w:p>
    <w:p w:rsidR="00E07747" w:rsidRDefault="00E07747" w:rsidP="00FD5496">
      <w:pPr>
        <w:ind w:firstLine="720"/>
        <w:jc w:val="both"/>
        <w:rPr>
          <w:color w:val="000000" w:themeColor="text1"/>
        </w:rPr>
      </w:pPr>
    </w:p>
    <w:p w:rsidR="00601E97" w:rsidRDefault="00601E97" w:rsidP="00FD5496">
      <w:pPr>
        <w:ind w:firstLine="720"/>
        <w:jc w:val="both"/>
        <w:rPr>
          <w:color w:val="000000" w:themeColor="text1"/>
        </w:rPr>
      </w:pPr>
    </w:p>
    <w:p w:rsidR="00FD5496" w:rsidRDefault="00FD5496" w:rsidP="00FD5496">
      <w:pPr>
        <w:ind w:firstLine="720"/>
        <w:jc w:val="both"/>
        <w:rPr>
          <w:color w:val="000000" w:themeColor="text1"/>
        </w:rPr>
      </w:pPr>
    </w:p>
    <w:p w:rsidR="00FD5496" w:rsidRDefault="00FD5496" w:rsidP="00FD5496">
      <w:pPr>
        <w:ind w:firstLine="720"/>
        <w:jc w:val="both"/>
        <w:rPr>
          <w:color w:val="000000" w:themeColor="text1"/>
        </w:rPr>
      </w:pPr>
    </w:p>
    <w:p w:rsidR="00FD5496" w:rsidRDefault="00FD5496" w:rsidP="00FD5496">
      <w:pPr>
        <w:ind w:firstLine="720"/>
        <w:jc w:val="both"/>
        <w:rPr>
          <w:color w:val="000000" w:themeColor="text1"/>
        </w:rPr>
      </w:pPr>
    </w:p>
    <w:p w:rsidR="00FD5496" w:rsidRDefault="00FD5496" w:rsidP="00FD5496">
      <w:pPr>
        <w:ind w:firstLine="720"/>
        <w:jc w:val="both"/>
        <w:rPr>
          <w:color w:val="000000" w:themeColor="text1"/>
        </w:rPr>
      </w:pPr>
    </w:p>
    <w:p w:rsidR="00FD5496" w:rsidRDefault="00FD5496" w:rsidP="00FD5496">
      <w:pPr>
        <w:ind w:firstLine="720"/>
        <w:jc w:val="both"/>
        <w:rPr>
          <w:color w:val="000000" w:themeColor="text1"/>
        </w:rPr>
      </w:pPr>
    </w:p>
    <w:p w:rsidR="00FD5496" w:rsidRDefault="00FD5496" w:rsidP="00FD5496">
      <w:pPr>
        <w:ind w:firstLine="720"/>
        <w:jc w:val="both"/>
        <w:rPr>
          <w:color w:val="000000" w:themeColor="text1"/>
        </w:rPr>
      </w:pPr>
    </w:p>
    <w:p w:rsidR="00491141" w:rsidRDefault="00601E97" w:rsidP="00FD5496">
      <w:pPr>
        <w:ind w:firstLine="720"/>
        <w:jc w:val="both"/>
        <w:rPr>
          <w:color w:val="000000" w:themeColor="text1"/>
        </w:rPr>
      </w:pPr>
      <w:r>
        <w:rPr>
          <w:color w:val="000000" w:themeColor="text1"/>
        </w:rPr>
        <w:t>YouTube channel</w:t>
      </w:r>
      <w:r w:rsidR="00491141">
        <w:rPr>
          <w:color w:val="000000" w:themeColor="text1"/>
        </w:rPr>
        <w:t xml:space="preserve"> endorsement biasanya harus diproduksi sendiri oleh para YouTubers sebagai endorser, seperti yang diungkapkan oleh narasumber 1, apabila ia bekerja sama denga YouTubers maka YouTubers tersebut mensyaratkan produksi video harus dari mereka, karena setiap YouTubers memiliki gaya video</w:t>
      </w:r>
      <w:r w:rsidR="00491141">
        <w:rPr>
          <w:i/>
          <w:color w:val="000000" w:themeColor="text1"/>
        </w:rPr>
        <w:t xml:space="preserve"> </w:t>
      </w:r>
      <w:r w:rsidR="00491141">
        <w:rPr>
          <w:color w:val="000000" w:themeColor="text1"/>
        </w:rPr>
        <w:t xml:space="preserve">masing-masing. Narasumber 2 juga mengatakan bahwa untuk </w:t>
      </w:r>
      <w:r w:rsidR="00491141">
        <w:rPr>
          <w:i/>
          <w:color w:val="000000" w:themeColor="text1"/>
        </w:rPr>
        <w:t xml:space="preserve">endorsement dan product placement </w:t>
      </w:r>
      <w:r w:rsidR="00491141">
        <w:rPr>
          <w:color w:val="000000" w:themeColor="text1"/>
        </w:rPr>
        <w:t xml:space="preserve">agency hanya akan memberi brief pada content creator, kemudian akan dibebaskan untuk diproduksi sesuai </w:t>
      </w:r>
      <w:r w:rsidR="00491141">
        <w:rPr>
          <w:i/>
          <w:color w:val="000000" w:themeColor="text1"/>
        </w:rPr>
        <w:t>style</w:t>
      </w:r>
      <w:r w:rsidR="00491141">
        <w:rPr>
          <w:color w:val="000000" w:themeColor="text1"/>
        </w:rPr>
        <w:t xml:space="preserve"> masing-masing creator. Ini artinya sebagian besar proses produksi dikerjakan sendiri oleh YouTubers, berbeda dengan proses produksi iklan konvensional yang banyak melibatkan agency maupun production house dalam prosesnya.</w:t>
      </w:r>
    </w:p>
    <w:p w:rsidR="00491141" w:rsidRPr="00C2712A" w:rsidRDefault="00491141" w:rsidP="00FD5496">
      <w:pPr>
        <w:ind w:firstLine="720"/>
        <w:jc w:val="both"/>
        <w:rPr>
          <w:color w:val="000000" w:themeColor="text1"/>
        </w:rPr>
      </w:pPr>
      <w:r>
        <w:rPr>
          <w:color w:val="000000" w:themeColor="text1"/>
        </w:rPr>
        <w:t xml:space="preserve">Dari gambar proses produksi di atas bisa dilihat bagaimana </w:t>
      </w:r>
      <w:r w:rsidR="00A86A29">
        <w:rPr>
          <w:color w:val="000000" w:themeColor="text1"/>
        </w:rPr>
        <w:t xml:space="preserve">perubahan pola </w:t>
      </w:r>
      <w:r>
        <w:rPr>
          <w:color w:val="000000" w:themeColor="text1"/>
        </w:rPr>
        <w:t xml:space="preserve">terjadi dalam proses produksi iklan dengan model YouTube channel endorsement. Dalam proses </w:t>
      </w:r>
      <w:r>
        <w:rPr>
          <w:i/>
          <w:color w:val="000000" w:themeColor="text1"/>
        </w:rPr>
        <w:t xml:space="preserve">indirect partnership </w:t>
      </w:r>
      <w:r>
        <w:rPr>
          <w:color w:val="000000" w:themeColor="text1"/>
        </w:rPr>
        <w:t xml:space="preserve">meskipun agency iklan masih terlibat dalam proses produksi, namun porsi mereka berkurang secara signifikan. Departemen kreatif tidak lagi berperan dalam </w:t>
      </w:r>
      <w:r>
        <w:rPr>
          <w:color w:val="000000" w:themeColor="text1"/>
        </w:rPr>
        <w:lastRenderedPageBreak/>
        <w:t xml:space="preserve">proses kreatif menentukan konsep iklan, dan production house baik </w:t>
      </w:r>
      <w:r>
        <w:rPr>
          <w:i/>
          <w:color w:val="000000" w:themeColor="text1"/>
        </w:rPr>
        <w:t xml:space="preserve">in house </w:t>
      </w:r>
      <w:r>
        <w:rPr>
          <w:color w:val="000000" w:themeColor="text1"/>
        </w:rPr>
        <w:t>atau pihak ketiga menjadi tidak berperan dalam hal ini, karena proses kratif dan proses produksi sepenuhnya dilakukan oleh YouTubers yang dipakai sebagai endorser.</w:t>
      </w:r>
    </w:p>
    <w:p w:rsidR="001A0E08" w:rsidRPr="002A0DBB" w:rsidRDefault="001A0E08" w:rsidP="00FD5496">
      <w:pPr>
        <w:rPr>
          <w:b/>
          <w:color w:val="000000" w:themeColor="text1"/>
        </w:rPr>
      </w:pPr>
    </w:p>
    <w:p w:rsidR="002A0DBB" w:rsidRDefault="002A0DBB" w:rsidP="00FD5496">
      <w:pPr>
        <w:rPr>
          <w:b/>
          <w:color w:val="000000" w:themeColor="text1"/>
        </w:rPr>
      </w:pPr>
      <w:r w:rsidRPr="002A0DBB">
        <w:rPr>
          <w:b/>
          <w:color w:val="000000" w:themeColor="text1"/>
        </w:rPr>
        <w:t>Simpulan</w:t>
      </w:r>
    </w:p>
    <w:p w:rsidR="00592145" w:rsidRDefault="00592145" w:rsidP="00FD5496">
      <w:pPr>
        <w:ind w:firstLine="720"/>
        <w:jc w:val="both"/>
      </w:pPr>
      <w:r>
        <w:t xml:space="preserve">Ada beberapa hal mendasar yang membuat proses beriklan </w:t>
      </w:r>
      <w:r w:rsidR="001B1805">
        <w:t>dalam bentuk YouTube channel endorsement</w:t>
      </w:r>
      <w:r>
        <w:t xml:space="preserve"> berbeda bila dibandingkan dengan media konvensional. Perbedaan tersebut terletak pada prosesnya, dimana beriklan dalam </w:t>
      </w:r>
      <w:r w:rsidR="001B1805">
        <w:t>bentuk</w:t>
      </w:r>
      <w:r>
        <w:t xml:space="preserve"> YouTube channel endorsement memiliki pola-pola yang berbeda dari iklan konvensional yang selama ini kita kenal. Perbedaan pola tersebut terjadi pada bagaimana interaksi antar pihak yang terlibat dalam proses beriklan berlangsung.</w:t>
      </w:r>
    </w:p>
    <w:p w:rsidR="00592145" w:rsidRPr="001C0BC0" w:rsidRDefault="00592145" w:rsidP="00FD5496">
      <w:pPr>
        <w:jc w:val="both"/>
        <w:rPr>
          <w:color w:val="000000" w:themeColor="text1"/>
        </w:rPr>
      </w:pPr>
      <w:r>
        <w:tab/>
        <w:t xml:space="preserve">Interaksi para pihak ini bisa dibagi menjadi dua kategori, yaitu </w:t>
      </w:r>
      <w:r w:rsidRPr="008409BE">
        <w:rPr>
          <w:i/>
          <w:color w:val="000000" w:themeColor="text1"/>
        </w:rPr>
        <w:t>direct</w:t>
      </w:r>
      <w:r>
        <w:rPr>
          <w:i/>
          <w:color w:val="000000" w:themeColor="text1"/>
        </w:rPr>
        <w:t xml:space="preserve"> partnership, </w:t>
      </w:r>
      <w:r>
        <w:rPr>
          <w:color w:val="000000" w:themeColor="text1"/>
        </w:rPr>
        <w:t xml:space="preserve">dan </w:t>
      </w:r>
      <w:r w:rsidRPr="008409BE">
        <w:rPr>
          <w:i/>
          <w:color w:val="000000" w:themeColor="text1"/>
        </w:rPr>
        <w:t>indirect</w:t>
      </w:r>
      <w:r>
        <w:rPr>
          <w:i/>
          <w:color w:val="000000" w:themeColor="text1"/>
        </w:rPr>
        <w:t xml:space="preserve"> partnership. Direct partnership </w:t>
      </w:r>
      <w:r>
        <w:rPr>
          <w:color w:val="000000" w:themeColor="text1"/>
        </w:rPr>
        <w:t xml:space="preserve">merujuk pada pola kerjasama langsung yang melibatkan pengiklan dengan YouTubers tanpa adanya perantara dari agency iklan. Sedangkan </w:t>
      </w:r>
      <w:r>
        <w:rPr>
          <w:i/>
          <w:color w:val="000000" w:themeColor="text1"/>
        </w:rPr>
        <w:t xml:space="preserve">indirect partnership </w:t>
      </w:r>
      <w:r>
        <w:rPr>
          <w:color w:val="000000" w:themeColor="text1"/>
        </w:rPr>
        <w:t xml:space="preserve">merujuk pada pola kerjasama yang melibatkan agency iklan dalam prosesnya, atau bahkan bisa melibatkan lebih banyak pihak karena hadirnya </w:t>
      </w:r>
      <w:r>
        <w:rPr>
          <w:i/>
          <w:color w:val="000000" w:themeColor="text1"/>
        </w:rPr>
        <w:t xml:space="preserve">Multi Channel Network </w:t>
      </w:r>
      <w:r>
        <w:rPr>
          <w:color w:val="000000" w:themeColor="text1"/>
        </w:rPr>
        <w:t>(MCN) dalam rantai produksi iklan.</w:t>
      </w:r>
    </w:p>
    <w:p w:rsidR="00592145" w:rsidRDefault="00592145" w:rsidP="00FD5496">
      <w:pPr>
        <w:jc w:val="both"/>
      </w:pPr>
      <w:r>
        <w:tab/>
        <w:t xml:space="preserve">Pola kerjasama ini tidak ditemukan dalam proses beriklan melalui media konvensional. Hadirnya pemain baru dalam hal ini YouTube channel creator dan Multi Channel Network memungkinkan terjadinya perubahan ini. Pola kerjasama </w:t>
      </w:r>
      <w:r>
        <w:rPr>
          <w:i/>
        </w:rPr>
        <w:t xml:space="preserve">direct partnership </w:t>
      </w:r>
      <w:r>
        <w:t xml:space="preserve">dan </w:t>
      </w:r>
      <w:r>
        <w:rPr>
          <w:i/>
        </w:rPr>
        <w:t xml:space="preserve">indirect partnership </w:t>
      </w:r>
      <w:r>
        <w:t xml:space="preserve">memiliki keuntungan masing-masing. </w:t>
      </w:r>
      <w:r>
        <w:rPr>
          <w:i/>
        </w:rPr>
        <w:t xml:space="preserve">Direct partenrship </w:t>
      </w:r>
      <w:r>
        <w:t xml:space="preserve">memungkinkan biaya yang harus dikeluarkan oleh pengiklan menjadi lebih murah karena tidak ada </w:t>
      </w:r>
      <w:r>
        <w:rPr>
          <w:i/>
        </w:rPr>
        <w:t xml:space="preserve">agency fee </w:t>
      </w:r>
      <w:r>
        <w:t>yang harus dibayarkan kepada agemcu iklan, namun sebagai imbasnya pengiklan harus menyiapkan sumber daya lebih untuk merencanakan campaign iklan karena semua hal akan dikerjakan oleh pengiklan sendiri tanpa bantuan agency iklan.</w:t>
      </w:r>
    </w:p>
    <w:p w:rsidR="00592145" w:rsidRDefault="00592145" w:rsidP="00FD5496">
      <w:pPr>
        <w:jc w:val="both"/>
      </w:pPr>
      <w:r>
        <w:tab/>
        <w:t xml:space="preserve">Pola kerjasama </w:t>
      </w:r>
      <w:r>
        <w:rPr>
          <w:i/>
        </w:rPr>
        <w:t xml:space="preserve">Indirect partnership </w:t>
      </w:r>
      <w:r>
        <w:t>memungkinkan pengiklan untuk mengorganisir campaign iklan mereka dengan lebih baik, dan tanpa harus memikirkan sumber daya yang dibutuhkan. Ini karena agency iklan sudah memikirkan semua hal tentang campaign iklan mulai dari konsep, pemilihan endorser bagi produk atau brand yang diiklankan, sampai media buying. Namun tentu saja dengan semua itu pengiklan harus mengeluarkan biaya ekstra untuk membayar agency fee yang telah disepakati.</w:t>
      </w:r>
    </w:p>
    <w:p w:rsidR="00592145" w:rsidRDefault="00592145" w:rsidP="00FD5496">
      <w:pPr>
        <w:jc w:val="both"/>
      </w:pPr>
      <w:r>
        <w:tab/>
      </w:r>
      <w:r w:rsidR="00C6343C">
        <w:t xml:space="preserve">YouTube Channel Endorsement menjadi alasan terjadinya perubahan </w:t>
      </w:r>
      <w:r>
        <w:t xml:space="preserve"> pola-pola </w:t>
      </w:r>
      <w:r w:rsidR="00D91A26">
        <w:t xml:space="preserve">interaksi </w:t>
      </w:r>
      <w:r>
        <w:t>yang selama ini berlangsung dalam industri periklanan. Hadirnya YouTubers sebagai endorser memungkinkan pengiklan memasang iklan pada media yang lebih spesifik menyasar target market mereka. Ini sesuai dengan karakter masing-masing YouTubers yang memiliki spesialisasi pada channel mereka. Hal ini berarti peran organisasi media yang selama ini menjadi penghubung antara pengiklan dan konsumen memiliki potensi untuk digantikan oleh para YouTubers dengan channel mereka masing-masing.</w:t>
      </w:r>
    </w:p>
    <w:p w:rsidR="00E36FC0" w:rsidRDefault="00592145" w:rsidP="00FD5496">
      <w:pPr>
        <w:jc w:val="both"/>
      </w:pPr>
      <w:r>
        <w:tab/>
        <w:t xml:space="preserve">Disisi lain, makin maraknya pengiklan yang menggunakan YouTubers sebagai endorser bagi produk mereka memunculkan satu pemain baru dalam industri periklanan, yaitu Multi Channel Network / MCN sebagai manajer dari para YouTubers. Kehadiran MCN menjadi semacam </w:t>
      </w:r>
      <w:r>
        <w:rPr>
          <w:i/>
        </w:rPr>
        <w:t xml:space="preserve">marketplace </w:t>
      </w:r>
      <w:r>
        <w:t>yang memungkinkan pengiklan dan agency iklan untuk memilih endorser yang tepat bagi produk atau brand mereka.</w:t>
      </w:r>
    </w:p>
    <w:p w:rsidR="00A640D5" w:rsidRDefault="007F5776" w:rsidP="00FD5496">
      <w:pPr>
        <w:ind w:firstLine="720"/>
        <w:jc w:val="both"/>
      </w:pPr>
      <w:r>
        <w:t>Selain pola interaksi antar pelaku industri periklanan, p</w:t>
      </w:r>
      <w:r w:rsidR="00A640D5" w:rsidRPr="007F5776">
        <w:t>roses</w:t>
      </w:r>
      <w:r w:rsidR="00A640D5">
        <w:t xml:space="preserve"> produksi iklan </w:t>
      </w:r>
      <w:r>
        <w:t xml:space="preserve">juga berubah. Produksi iklan </w:t>
      </w:r>
      <w:r w:rsidR="00A640D5">
        <w:t xml:space="preserve">secara konvensional akan melibatkan pengiklan, agency iklan dan vendor. Ide campaign iklan, dan proses kreatif selama ini datang dari agency iklan, </w:t>
      </w:r>
      <w:r w:rsidR="00A640D5">
        <w:lastRenderedPageBreak/>
        <w:t xml:space="preserve">dimana divisi-divisi di dalam agency iklan memegang peranan penting dalam proses produksi ini.  Divisi kreatif misalnya, akan menerjemahkan brief dari klien untuk diubah dalam bentuk naskah iklan audio visual, atau desain grafis apabila iklan berbentuk cetak. Namun dalam proses produksi iklan </w:t>
      </w:r>
      <w:r w:rsidR="00EF6C30">
        <w:t xml:space="preserve">dengan model YouTube channel endorsement </w:t>
      </w:r>
      <w:r w:rsidR="00A640D5">
        <w:t>ini peranan ag</w:t>
      </w:r>
      <w:r w:rsidR="00EF6C30">
        <w:t>e</w:t>
      </w:r>
      <w:r w:rsidR="00A640D5">
        <w:t>ncy iklan menjadi berkurang, digantikan oleh YouTubers untuk hal produksi iklan.</w:t>
      </w:r>
    </w:p>
    <w:p w:rsidR="00A640D5" w:rsidRDefault="00A640D5" w:rsidP="00FD5496">
      <w:pPr>
        <w:jc w:val="both"/>
      </w:pPr>
      <w:r>
        <w:tab/>
        <w:t xml:space="preserve">Iklan </w:t>
      </w:r>
      <w:r w:rsidR="00EF6C30">
        <w:t xml:space="preserve">yang tadinya dipikirkan konsep </w:t>
      </w:r>
      <w:r>
        <w:t>kreatifnya oleh agency iklan, dan diproduksi oleh mereka sendiri atau bekerja sama dengan vendor production house, kini dapat diproduksi oleh YouTubers itu sendiri, bahkan hal ini menjadi kewajiban ketika pengiklan memutuskan untuk memakai endorser dari kalangan YouTubers. Mereka ingin mempertahankan keunikan channel mereka masing-masing dengan cara memproduksi konten mereka sendiri, hal yang tidak dapat dicapai ketika konten tersebut diproduksi oleh pihak ketiga, atau dalam hal ini production house.</w:t>
      </w:r>
    </w:p>
    <w:p w:rsidR="00A640D5" w:rsidRDefault="00A640D5" w:rsidP="00FD5496">
      <w:pPr>
        <w:jc w:val="both"/>
      </w:pPr>
      <w:r>
        <w:tab/>
        <w:t>Proses produksi iklan juga semakin sederhana, tidak seperti TVC yang membutuhkan peralatan dan standar khusus broadcasting, iklan dalam bentuk YouTube channel endorsement biasanya tidak membutuhkan spesifikasi teknis seperti TVC, sehingga biaya produksi bisa ditekan menjadi lebih murah.</w:t>
      </w:r>
    </w:p>
    <w:p w:rsidR="002E1F73" w:rsidRPr="002B6D42" w:rsidRDefault="002E1F73">
      <w:pPr>
        <w:spacing w:after="160" w:line="259" w:lineRule="auto"/>
        <w:rPr>
          <w:b/>
          <w:lang w:val="en-US"/>
        </w:rPr>
      </w:pPr>
      <w:bookmarkStart w:id="0" w:name="_GoBack"/>
      <w:bookmarkEnd w:id="0"/>
    </w:p>
    <w:p w:rsidR="00A77FE7" w:rsidRPr="00E464B2" w:rsidRDefault="00426823" w:rsidP="00E464B2">
      <w:pPr>
        <w:spacing w:after="160"/>
        <w:rPr>
          <w:rFonts w:eastAsiaTheme="minorHAnsi"/>
          <w:b/>
          <w:lang w:val="en-US" w:eastAsia="en-US"/>
        </w:rPr>
      </w:pPr>
      <w:r w:rsidRPr="00426823">
        <w:rPr>
          <w:rFonts w:eastAsiaTheme="minorHAnsi"/>
          <w:b/>
          <w:lang w:val="en-US" w:eastAsia="en-US"/>
        </w:rPr>
        <w:t>Daftar Pustaka</w:t>
      </w:r>
    </w:p>
    <w:p w:rsidR="00A77FE7" w:rsidRPr="00A77FE7" w:rsidRDefault="00A77FE7" w:rsidP="00E464B2">
      <w:pPr>
        <w:widowControl w:val="0"/>
        <w:autoSpaceDE w:val="0"/>
        <w:autoSpaceDN w:val="0"/>
        <w:adjustRightInd w:val="0"/>
        <w:spacing w:after="240"/>
        <w:ind w:left="480" w:hanging="480"/>
        <w:jc w:val="both"/>
        <w:rPr>
          <w:noProof/>
        </w:rPr>
      </w:pPr>
      <w:r>
        <w:fldChar w:fldCharType="begin" w:fldLock="1"/>
      </w:r>
      <w:r>
        <w:instrText xml:space="preserve">ADDIN Mendeley Bibliography CSL_BIBLIOGRAPHY </w:instrText>
      </w:r>
      <w:r>
        <w:fldChar w:fldCharType="separate"/>
      </w:r>
      <w:r w:rsidRPr="00A77FE7">
        <w:rPr>
          <w:noProof/>
        </w:rPr>
        <w:t xml:space="preserve">Baron, R., &amp; Sissors, J. (2010). </w:t>
      </w:r>
      <w:r w:rsidRPr="00A77FE7">
        <w:rPr>
          <w:i/>
          <w:iCs/>
          <w:noProof/>
        </w:rPr>
        <w:t>Advertising Media Planning, Seventh Edition</w:t>
      </w:r>
      <w:r w:rsidRPr="00A77FE7">
        <w:rPr>
          <w:noProof/>
        </w:rPr>
        <w:t xml:space="preserve"> (7th ed.). McGraw-Hill.</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t xml:space="preserve">Campbell, C., Pitt, L. F., Parent, M., &amp; Berthon, P. R. (2011). Understanding consumer conversations around ads in a Web 2.0 world. </w:t>
      </w:r>
      <w:r w:rsidRPr="00A77FE7">
        <w:rPr>
          <w:i/>
          <w:iCs/>
          <w:noProof/>
        </w:rPr>
        <w:t>Journal of Advertising</w:t>
      </w:r>
      <w:r w:rsidRPr="00A77FE7">
        <w:rPr>
          <w:noProof/>
        </w:rPr>
        <w:t xml:space="preserve">, </w:t>
      </w:r>
      <w:r w:rsidRPr="00A77FE7">
        <w:rPr>
          <w:i/>
          <w:iCs/>
          <w:noProof/>
        </w:rPr>
        <w:t>40</w:t>
      </w:r>
      <w:r w:rsidRPr="00A77FE7">
        <w:rPr>
          <w:noProof/>
        </w:rPr>
        <w:t>(1), 87–102. https://doi.org/10.2753/JOA0091-3367400106</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t xml:space="preserve">Daugherty, T., Eastin, M. S., Bright, L. F., &amp; Chu, S. C. (2010). Expectancy-value: Identifying relationships associated with consuming user-generated content. </w:t>
      </w:r>
      <w:r w:rsidRPr="00A77FE7">
        <w:rPr>
          <w:i/>
          <w:iCs/>
          <w:noProof/>
        </w:rPr>
        <w:t>Handbook of Research on Digital Media and Advertising: User Generated Content Consumption</w:t>
      </w:r>
      <w:r w:rsidRPr="00A77FE7">
        <w:rPr>
          <w:noProof/>
        </w:rPr>
        <w:t>, 146–160. https://doi.org/10.4018/978-1-60566-792-8.ch007</w:t>
      </w:r>
    </w:p>
    <w:p w:rsidR="00A77FE7" w:rsidRPr="002E1F73" w:rsidRDefault="00A77FE7" w:rsidP="00E464B2">
      <w:pPr>
        <w:widowControl w:val="0"/>
        <w:autoSpaceDE w:val="0"/>
        <w:autoSpaceDN w:val="0"/>
        <w:adjustRightInd w:val="0"/>
        <w:spacing w:after="240"/>
        <w:ind w:left="480" w:hanging="480"/>
        <w:jc w:val="both"/>
        <w:rPr>
          <w:noProof/>
          <w:lang w:val="en-US"/>
        </w:rPr>
      </w:pPr>
      <w:r w:rsidRPr="00A77FE7">
        <w:rPr>
          <w:noProof/>
        </w:rPr>
        <w:t xml:space="preserve">Fill, C. (2009). </w:t>
      </w:r>
      <w:r w:rsidRPr="00A77FE7">
        <w:rPr>
          <w:i/>
          <w:iCs/>
          <w:noProof/>
        </w:rPr>
        <w:t>Marketing Communications</w:t>
      </w:r>
      <w:r w:rsidR="002E1F73" w:rsidRPr="002E1F73">
        <w:rPr>
          <w:i/>
          <w:iCs/>
          <w:noProof/>
          <w:lang w:val="en-US"/>
        </w:rPr>
        <w:t xml:space="preserve"> : </w:t>
      </w:r>
      <w:r w:rsidR="002E1F73" w:rsidRPr="002E1F73">
        <w:rPr>
          <w:i/>
          <w:iCs/>
          <w:noProof/>
        </w:rPr>
        <w:t>Interactivity, Communities and Content</w:t>
      </w:r>
      <w:r w:rsidR="002E1F73" w:rsidRPr="002E1F73">
        <w:rPr>
          <w:noProof/>
        </w:rPr>
        <w:t xml:space="preserve"> (5th ed.). Prentice Hall</w:t>
      </w:r>
      <w:r w:rsidRPr="00A77FE7">
        <w:rPr>
          <w:noProof/>
        </w:rPr>
        <w:t>.</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t xml:space="preserve">George E. Belch, M. A. B. (2003). </w:t>
      </w:r>
      <w:r w:rsidRPr="00A77FE7">
        <w:rPr>
          <w:i/>
          <w:iCs/>
          <w:noProof/>
        </w:rPr>
        <w:t>Advertising and Promotion_ An Integrated Marketing Communications Perspective</w:t>
      </w:r>
      <w:r w:rsidRPr="00A77FE7">
        <w:rPr>
          <w:noProof/>
        </w:rPr>
        <w:t xml:space="preserve"> (Vol. 6). https://doi.org/10.1007/s13398-014-0173-7.2</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t xml:space="preserve">Hadi, I. P. (2011). Pengguna Media Interaktif Sebagai Kenyataan Maya: Studi Resepsi Khalayak Suarasurabaya.net Sebagai Media Interaktif. </w:t>
      </w:r>
      <w:r w:rsidRPr="00A77FE7">
        <w:rPr>
          <w:i/>
          <w:iCs/>
          <w:noProof/>
        </w:rPr>
        <w:t>Jurnal ASPIKOM</w:t>
      </w:r>
      <w:r w:rsidRPr="00A77FE7">
        <w:rPr>
          <w:noProof/>
        </w:rPr>
        <w:t xml:space="preserve">, </w:t>
      </w:r>
      <w:r w:rsidRPr="00A77FE7">
        <w:rPr>
          <w:i/>
          <w:iCs/>
          <w:noProof/>
        </w:rPr>
        <w:t>1</w:t>
      </w:r>
      <w:r w:rsidRPr="00A77FE7">
        <w:rPr>
          <w:noProof/>
        </w:rPr>
        <w:t>(3), 231. https://doi.org/10.24329/aspikom.v1i3.22</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t xml:space="preserve">Henn, Matt, M. W. and N. F. (2006). </w:t>
      </w:r>
      <w:r w:rsidRPr="00A77FE7">
        <w:rPr>
          <w:i/>
          <w:iCs/>
          <w:noProof/>
        </w:rPr>
        <w:t>A Short Introduction to Social Research</w:t>
      </w:r>
      <w:r w:rsidRPr="00A77FE7">
        <w:rPr>
          <w:noProof/>
        </w:rPr>
        <w:t>. Sage Publications.</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t xml:space="preserve">Hootsuite, &amp; We_are_Social. (2019). Digital 2019: Essential Insights Into How People Around The World Use The Internet, Mobile Devices, Social Media, and E-Commerce. </w:t>
      </w:r>
      <w:r w:rsidRPr="00A77FE7">
        <w:rPr>
          <w:i/>
          <w:iCs/>
          <w:noProof/>
        </w:rPr>
        <w:t>We Are Social &amp; Hootsuite</w:t>
      </w:r>
      <w:r w:rsidRPr="00A77FE7">
        <w:rPr>
          <w:noProof/>
        </w:rPr>
        <w:t>, 76. https://wearesocial.com/global-digital-</w:t>
      </w:r>
      <w:r w:rsidRPr="00A77FE7">
        <w:rPr>
          <w:noProof/>
        </w:rPr>
        <w:lastRenderedPageBreak/>
        <w:t>report-2019%0D</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t xml:space="preserve">Jenkins, H. (2018). Confronting the Challenges of Participatory Culture. In </w:t>
      </w:r>
      <w:r w:rsidRPr="00A77FE7">
        <w:rPr>
          <w:i/>
          <w:iCs/>
          <w:noProof/>
        </w:rPr>
        <w:t>Confronting the Challenges of Participatory Culture</w:t>
      </w:r>
      <w:r w:rsidRPr="00A77FE7">
        <w:rPr>
          <w:noProof/>
        </w:rPr>
        <w:t>. https://doi.org/10.7551/mitpress/8435.001.0001</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t xml:space="preserve">Madden, M. (2007). </w:t>
      </w:r>
      <w:r w:rsidRPr="00A77FE7">
        <w:rPr>
          <w:i/>
          <w:iCs/>
          <w:noProof/>
        </w:rPr>
        <w:t>Online Video</w:t>
      </w:r>
      <w:r w:rsidRPr="00A77FE7">
        <w:rPr>
          <w:noProof/>
        </w:rPr>
        <w:t>. Pew Internet and American Life Project. www.pewInternet.org/ PPF/r/219/report_display.asp</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t xml:space="preserve">McLeod, R. &amp; G. P. S. (2007). </w:t>
      </w:r>
      <w:r w:rsidRPr="00A77FE7">
        <w:rPr>
          <w:i/>
          <w:iCs/>
          <w:noProof/>
        </w:rPr>
        <w:t>Sistem Informasi Manajemen</w:t>
      </w:r>
      <w:r w:rsidRPr="00A77FE7">
        <w:rPr>
          <w:noProof/>
        </w:rPr>
        <w:t xml:space="preserve"> (9th ed.). PT. Index.</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t xml:space="preserve">Moriarty, Sandra, N. M. &amp; W. W. (2011). </w:t>
      </w:r>
      <w:r w:rsidRPr="00A77FE7">
        <w:rPr>
          <w:i/>
          <w:iCs/>
          <w:noProof/>
        </w:rPr>
        <w:t>Advertising</w:t>
      </w:r>
      <w:r w:rsidRPr="00A77FE7">
        <w:rPr>
          <w:noProof/>
        </w:rPr>
        <w:t xml:space="preserve"> (T. Wibowo (ed.); 8th ed.). Prenada Media Group.</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t xml:space="preserve">Nathan, A. J., &amp; Scobell, A. (2012). How China sees America. In P. Vonderau (Ed.), </w:t>
      </w:r>
      <w:r w:rsidRPr="00A77FE7">
        <w:rPr>
          <w:i/>
          <w:iCs/>
          <w:noProof/>
        </w:rPr>
        <w:t>Foreign Affairs</w:t>
      </w:r>
      <w:r w:rsidRPr="00A77FE7">
        <w:rPr>
          <w:noProof/>
        </w:rPr>
        <w:t xml:space="preserve"> (Vol. 91, Issue 5, pp. 1689–1699). National Library of Sweden. https://doi.org/10.1017/CBO9781107415324.004</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t xml:space="preserve">O’Reilly, T. (2007). What Is Web 2.0: Design Patterns and Business Models for the Next Generation of Software. </w:t>
      </w:r>
      <w:r w:rsidRPr="00A77FE7">
        <w:rPr>
          <w:i/>
          <w:iCs/>
          <w:noProof/>
        </w:rPr>
        <w:t>Communications &amp; Strategies</w:t>
      </w:r>
      <w:r w:rsidRPr="00A77FE7">
        <w:rPr>
          <w:noProof/>
        </w:rPr>
        <w:t xml:space="preserve">, </w:t>
      </w:r>
      <w:r w:rsidRPr="00A77FE7">
        <w:rPr>
          <w:i/>
          <w:iCs/>
          <w:noProof/>
        </w:rPr>
        <w:t>65</w:t>
      </w:r>
      <w:r w:rsidRPr="00A77FE7">
        <w:rPr>
          <w:noProof/>
        </w:rPr>
        <w:t>(1), 17–37. http://mpra.ub.uni-muenchen-de/4578/</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t xml:space="preserve">Paquette, H. (2013). </w:t>
      </w:r>
      <w:r w:rsidRPr="00A77FE7">
        <w:rPr>
          <w:i/>
          <w:iCs/>
          <w:noProof/>
        </w:rPr>
        <w:t>Social Media as a Marketing Tool: A Literature Review</w:t>
      </w:r>
      <w:r w:rsidRPr="00A77FE7">
        <w:rPr>
          <w:noProof/>
        </w:rPr>
        <w:t>. 1–20. http://digitalcommons.uri.edu/tmd_major_papers%5Cnhttp://digitalcommons.uri.edu/tmd_major_papers</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t xml:space="preserve">Pour, M. K. (2013). </w:t>
      </w:r>
      <w:r w:rsidRPr="00A77FE7">
        <w:rPr>
          <w:i/>
          <w:iCs/>
          <w:noProof/>
        </w:rPr>
        <w:t>Dictionary of information science and technology</w:t>
      </w:r>
      <w:r w:rsidRPr="00A77FE7">
        <w:rPr>
          <w:noProof/>
        </w:rPr>
        <w:t xml:space="preserve"> (2nd ed.). IGI Global.</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t xml:space="preserve">Ruliana, P., Lestari, P., &amp; Andrini, S. (2019). Model Komunikasi Korporat Sari Ater Hotel &amp; Resort Dalam Menghadapi Revolusi Industri 4.0. </w:t>
      </w:r>
      <w:r w:rsidRPr="00A77FE7">
        <w:rPr>
          <w:i/>
          <w:iCs/>
          <w:noProof/>
        </w:rPr>
        <w:t>Jurnal ASPIKOM</w:t>
      </w:r>
      <w:r w:rsidRPr="00A77FE7">
        <w:rPr>
          <w:noProof/>
        </w:rPr>
        <w:t xml:space="preserve">, </w:t>
      </w:r>
      <w:r w:rsidRPr="00A77FE7">
        <w:rPr>
          <w:i/>
          <w:iCs/>
          <w:noProof/>
        </w:rPr>
        <w:t>4</w:t>
      </w:r>
      <w:r w:rsidRPr="00A77FE7">
        <w:rPr>
          <w:noProof/>
        </w:rPr>
        <w:t>(1), 60. https://doi.org/10.24329/aspikom.v4i1.535</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t xml:space="preserve">Sandage, C. H., &amp; Barton, R. (1950). Advertising Handbook. In </w:t>
      </w:r>
      <w:r w:rsidRPr="00A77FE7">
        <w:rPr>
          <w:i/>
          <w:iCs/>
          <w:noProof/>
        </w:rPr>
        <w:t>Journal of Marketing</w:t>
      </w:r>
      <w:r w:rsidRPr="00A77FE7">
        <w:rPr>
          <w:noProof/>
        </w:rPr>
        <w:t xml:space="preserve"> (Vol. 15, Issue 2). https://doi.org/10.2307/1247672</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t xml:space="preserve">Shimp, T., &amp; Andrews, J. C. (2013). </w:t>
      </w:r>
      <w:r w:rsidRPr="00A77FE7">
        <w:rPr>
          <w:i/>
          <w:iCs/>
          <w:noProof/>
        </w:rPr>
        <w:t>Advertising Promotion and Other Aspects of Integrated Marketing Communications</w:t>
      </w:r>
      <w:r w:rsidRPr="00A77FE7">
        <w:rPr>
          <w:noProof/>
        </w:rPr>
        <w:t>. https://doi.org/10.1056/NEJMc061720</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t xml:space="preserve">Silverman, D., &amp; Marvasti, A. (2008). </w:t>
      </w:r>
      <w:r w:rsidRPr="00A77FE7">
        <w:rPr>
          <w:i/>
          <w:iCs/>
          <w:noProof/>
        </w:rPr>
        <w:t>Doing Qualitative Research: A Comprehensive Guide</w:t>
      </w:r>
      <w:r w:rsidRPr="00A77FE7">
        <w:rPr>
          <w:noProof/>
        </w:rPr>
        <w:t xml:space="preserve"> (p. 286).</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t xml:space="preserve">Snickars, P., &amp; Vonderau, P. (2009). The YouTube Reader. In </w:t>
      </w:r>
      <w:r w:rsidRPr="00A77FE7">
        <w:rPr>
          <w:i/>
          <w:iCs/>
          <w:noProof/>
        </w:rPr>
        <w:t>Lnblt</w:t>
      </w:r>
      <w:r w:rsidRPr="00A77FE7">
        <w:rPr>
          <w:noProof/>
        </w:rPr>
        <w:t xml:space="preserve"> (Vol. 12). http://www.amazon.com/dp/9188468119</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t xml:space="preserve">Spurgeon, C. (2007). Advertising and new media. In </w:t>
      </w:r>
      <w:r w:rsidRPr="00A77FE7">
        <w:rPr>
          <w:i/>
          <w:iCs/>
          <w:noProof/>
        </w:rPr>
        <w:t>Advertising and New Media</w:t>
      </w:r>
      <w:r w:rsidRPr="00A77FE7">
        <w:rPr>
          <w:noProof/>
        </w:rPr>
        <w:t>. https://doi.org/10.4324/9780203935521</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t xml:space="preserve">Wu, K., &amp; Diego, S. (2016). </w:t>
      </w:r>
      <w:r w:rsidRPr="00A77FE7">
        <w:rPr>
          <w:i/>
          <w:iCs/>
          <w:noProof/>
        </w:rPr>
        <w:t>YouTube Marketing : Legality of Sponsorship and Endorsement in Advertising</w:t>
      </w:r>
      <w:r w:rsidRPr="00A77FE7">
        <w:rPr>
          <w:noProof/>
        </w:rPr>
        <w:t>.</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lastRenderedPageBreak/>
        <w:t xml:space="preserve">Yin, R. K. (2005). </w:t>
      </w:r>
      <w:r w:rsidRPr="00A77FE7">
        <w:rPr>
          <w:i/>
          <w:iCs/>
          <w:noProof/>
        </w:rPr>
        <w:t>Studi Kasus : Desain dan Metode</w:t>
      </w:r>
      <w:r w:rsidRPr="00A77FE7">
        <w:rPr>
          <w:noProof/>
        </w:rPr>
        <w:t xml:space="preserve"> (M. D. Mudzakir (ed.)). Raja Grafindo.</w:t>
      </w:r>
    </w:p>
    <w:p w:rsidR="00A77FE7" w:rsidRPr="00A77FE7" w:rsidRDefault="00A77FE7" w:rsidP="00E464B2">
      <w:pPr>
        <w:widowControl w:val="0"/>
        <w:autoSpaceDE w:val="0"/>
        <w:autoSpaceDN w:val="0"/>
        <w:adjustRightInd w:val="0"/>
        <w:spacing w:after="240"/>
        <w:ind w:left="480" w:hanging="480"/>
        <w:jc w:val="both"/>
        <w:rPr>
          <w:noProof/>
        </w:rPr>
      </w:pPr>
      <w:r w:rsidRPr="00A77FE7">
        <w:rPr>
          <w:noProof/>
        </w:rPr>
        <w:t xml:space="preserve">Zubair, A. (2017). Fenomena Facebook: Keterlibatan Teknologi Komunikasi dalam Perkembangan Komunikasi Manusia. </w:t>
      </w:r>
      <w:r w:rsidRPr="00A77FE7">
        <w:rPr>
          <w:i/>
          <w:iCs/>
          <w:noProof/>
        </w:rPr>
        <w:t>Jurnal ASPIKOM</w:t>
      </w:r>
      <w:r w:rsidRPr="00A77FE7">
        <w:rPr>
          <w:noProof/>
        </w:rPr>
        <w:t xml:space="preserve">, </w:t>
      </w:r>
      <w:r w:rsidRPr="00A77FE7">
        <w:rPr>
          <w:i/>
          <w:iCs/>
          <w:noProof/>
        </w:rPr>
        <w:t>1</w:t>
      </w:r>
      <w:r w:rsidRPr="00A77FE7">
        <w:rPr>
          <w:noProof/>
        </w:rPr>
        <w:t>(1), 60. https://doi.org/10.24329/aspikom.v1i1.8</w:t>
      </w:r>
    </w:p>
    <w:p w:rsidR="00426823" w:rsidRPr="00E464B2" w:rsidRDefault="00A77FE7" w:rsidP="00E464B2">
      <w:r>
        <w:fldChar w:fldCharType="end"/>
      </w:r>
    </w:p>
    <w:p w:rsidR="00983A5C" w:rsidRDefault="00983A5C" w:rsidP="00FD5496">
      <w:pPr>
        <w:spacing w:after="160"/>
        <w:ind w:left="993" w:hanging="993"/>
        <w:jc w:val="both"/>
        <w:rPr>
          <w:rFonts w:eastAsiaTheme="minorHAnsi"/>
          <w:lang w:val="en-US" w:eastAsia="en-US"/>
        </w:rPr>
      </w:pPr>
    </w:p>
    <w:p w:rsidR="00983A5C" w:rsidRPr="00426823" w:rsidRDefault="00983A5C" w:rsidP="00FD5496">
      <w:pPr>
        <w:spacing w:after="160"/>
        <w:ind w:left="993" w:hanging="993"/>
        <w:jc w:val="both"/>
        <w:rPr>
          <w:rFonts w:eastAsiaTheme="minorHAnsi"/>
          <w:lang w:eastAsia="en-US"/>
        </w:rPr>
      </w:pPr>
    </w:p>
    <w:sectPr w:rsidR="00983A5C" w:rsidRPr="00426823" w:rsidSect="00914E73">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1C59" w:rsidRDefault="000E1C59" w:rsidP="00D463D5">
      <w:r>
        <w:separator/>
      </w:r>
    </w:p>
  </w:endnote>
  <w:endnote w:type="continuationSeparator" w:id="0">
    <w:p w:rsidR="000E1C59" w:rsidRDefault="000E1C59" w:rsidP="00D463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1C59" w:rsidRDefault="000E1C59" w:rsidP="00D463D5">
      <w:r>
        <w:separator/>
      </w:r>
    </w:p>
  </w:footnote>
  <w:footnote w:type="continuationSeparator" w:id="0">
    <w:p w:rsidR="000E1C59" w:rsidRDefault="000E1C59" w:rsidP="00D463D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EA3561"/>
    <w:multiLevelType w:val="multilevel"/>
    <w:tmpl w:val="FCD076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7EB657D0"/>
    <w:multiLevelType w:val="hybridMultilevel"/>
    <w:tmpl w:val="28188E4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7C28"/>
    <w:rsid w:val="00001B03"/>
    <w:rsid w:val="00010D68"/>
    <w:rsid w:val="0001454D"/>
    <w:rsid w:val="00024FEE"/>
    <w:rsid w:val="00082B43"/>
    <w:rsid w:val="00082BBE"/>
    <w:rsid w:val="000B24C1"/>
    <w:rsid w:val="000C02E3"/>
    <w:rsid w:val="000C06EA"/>
    <w:rsid w:val="000C7A9A"/>
    <w:rsid w:val="000E1C59"/>
    <w:rsid w:val="000F0E3C"/>
    <w:rsid w:val="00122CAD"/>
    <w:rsid w:val="00125A6D"/>
    <w:rsid w:val="00133F51"/>
    <w:rsid w:val="0013603A"/>
    <w:rsid w:val="001741B9"/>
    <w:rsid w:val="001813FC"/>
    <w:rsid w:val="001835C1"/>
    <w:rsid w:val="001A0E08"/>
    <w:rsid w:val="001A5E99"/>
    <w:rsid w:val="001B1315"/>
    <w:rsid w:val="001B1805"/>
    <w:rsid w:val="001C0DD8"/>
    <w:rsid w:val="001F0312"/>
    <w:rsid w:val="001F2311"/>
    <w:rsid w:val="001F7DB5"/>
    <w:rsid w:val="00231FBC"/>
    <w:rsid w:val="00232468"/>
    <w:rsid w:val="002517EE"/>
    <w:rsid w:val="00251B90"/>
    <w:rsid w:val="002645BE"/>
    <w:rsid w:val="00274089"/>
    <w:rsid w:val="00281AEA"/>
    <w:rsid w:val="00283B14"/>
    <w:rsid w:val="0029136A"/>
    <w:rsid w:val="002940F2"/>
    <w:rsid w:val="002A0DBB"/>
    <w:rsid w:val="002A2B85"/>
    <w:rsid w:val="002A4E63"/>
    <w:rsid w:val="002A564D"/>
    <w:rsid w:val="002B3A11"/>
    <w:rsid w:val="002B44D1"/>
    <w:rsid w:val="002B6D42"/>
    <w:rsid w:val="002D5610"/>
    <w:rsid w:val="002E176B"/>
    <w:rsid w:val="002E1F73"/>
    <w:rsid w:val="002F08C0"/>
    <w:rsid w:val="002F1F46"/>
    <w:rsid w:val="002F2F00"/>
    <w:rsid w:val="00307153"/>
    <w:rsid w:val="003108A9"/>
    <w:rsid w:val="003308B2"/>
    <w:rsid w:val="00356778"/>
    <w:rsid w:val="0035691D"/>
    <w:rsid w:val="0036127B"/>
    <w:rsid w:val="00362B93"/>
    <w:rsid w:val="003713C9"/>
    <w:rsid w:val="00380B75"/>
    <w:rsid w:val="003A6480"/>
    <w:rsid w:val="003B0D79"/>
    <w:rsid w:val="003B2C99"/>
    <w:rsid w:val="003C1786"/>
    <w:rsid w:val="003E472C"/>
    <w:rsid w:val="003F1E69"/>
    <w:rsid w:val="003F5402"/>
    <w:rsid w:val="00400AED"/>
    <w:rsid w:val="00426823"/>
    <w:rsid w:val="00467B7E"/>
    <w:rsid w:val="00474C00"/>
    <w:rsid w:val="00491141"/>
    <w:rsid w:val="00495F96"/>
    <w:rsid w:val="004B3491"/>
    <w:rsid w:val="004D3590"/>
    <w:rsid w:val="00517A44"/>
    <w:rsid w:val="005348A8"/>
    <w:rsid w:val="005536AB"/>
    <w:rsid w:val="005547AA"/>
    <w:rsid w:val="00567EC7"/>
    <w:rsid w:val="00592145"/>
    <w:rsid w:val="00592169"/>
    <w:rsid w:val="00595137"/>
    <w:rsid w:val="005A7C28"/>
    <w:rsid w:val="005D4923"/>
    <w:rsid w:val="005E093F"/>
    <w:rsid w:val="00601E97"/>
    <w:rsid w:val="00611BA7"/>
    <w:rsid w:val="00642FD1"/>
    <w:rsid w:val="006632D5"/>
    <w:rsid w:val="0069681A"/>
    <w:rsid w:val="006A5D9D"/>
    <w:rsid w:val="00730132"/>
    <w:rsid w:val="00740511"/>
    <w:rsid w:val="00741B49"/>
    <w:rsid w:val="0076580B"/>
    <w:rsid w:val="00785886"/>
    <w:rsid w:val="00796F95"/>
    <w:rsid w:val="007D1506"/>
    <w:rsid w:val="007D6ED7"/>
    <w:rsid w:val="007F5776"/>
    <w:rsid w:val="00801F9C"/>
    <w:rsid w:val="00831930"/>
    <w:rsid w:val="008449B0"/>
    <w:rsid w:val="00850B39"/>
    <w:rsid w:val="008742CE"/>
    <w:rsid w:val="00884E82"/>
    <w:rsid w:val="008B54EE"/>
    <w:rsid w:val="008B556B"/>
    <w:rsid w:val="008C1FC4"/>
    <w:rsid w:val="008D7F57"/>
    <w:rsid w:val="008E212E"/>
    <w:rsid w:val="009119DB"/>
    <w:rsid w:val="00914E73"/>
    <w:rsid w:val="00923EB1"/>
    <w:rsid w:val="00943697"/>
    <w:rsid w:val="00983A5C"/>
    <w:rsid w:val="009A54AF"/>
    <w:rsid w:val="009B6031"/>
    <w:rsid w:val="009E0370"/>
    <w:rsid w:val="009F1E05"/>
    <w:rsid w:val="00A0143C"/>
    <w:rsid w:val="00A0182D"/>
    <w:rsid w:val="00A17B66"/>
    <w:rsid w:val="00A640D5"/>
    <w:rsid w:val="00A70BB5"/>
    <w:rsid w:val="00A77DFB"/>
    <w:rsid w:val="00A77FE7"/>
    <w:rsid w:val="00A86A29"/>
    <w:rsid w:val="00AA083F"/>
    <w:rsid w:val="00AA650A"/>
    <w:rsid w:val="00AB7F62"/>
    <w:rsid w:val="00AD0F38"/>
    <w:rsid w:val="00AE5A24"/>
    <w:rsid w:val="00AF2BDC"/>
    <w:rsid w:val="00B078CF"/>
    <w:rsid w:val="00B33AF0"/>
    <w:rsid w:val="00B4590D"/>
    <w:rsid w:val="00B50831"/>
    <w:rsid w:val="00B86CCD"/>
    <w:rsid w:val="00B9116D"/>
    <w:rsid w:val="00B973BA"/>
    <w:rsid w:val="00BB41D1"/>
    <w:rsid w:val="00BD10B2"/>
    <w:rsid w:val="00BD3C0B"/>
    <w:rsid w:val="00BE19B4"/>
    <w:rsid w:val="00BF4000"/>
    <w:rsid w:val="00BF5D00"/>
    <w:rsid w:val="00C001B6"/>
    <w:rsid w:val="00C10BBE"/>
    <w:rsid w:val="00C37266"/>
    <w:rsid w:val="00C5710C"/>
    <w:rsid w:val="00C6343C"/>
    <w:rsid w:val="00C666BB"/>
    <w:rsid w:val="00C713ED"/>
    <w:rsid w:val="00C84258"/>
    <w:rsid w:val="00CA6F37"/>
    <w:rsid w:val="00CD34FF"/>
    <w:rsid w:val="00CD5714"/>
    <w:rsid w:val="00CE1D6F"/>
    <w:rsid w:val="00D1678C"/>
    <w:rsid w:val="00D31CB9"/>
    <w:rsid w:val="00D346A2"/>
    <w:rsid w:val="00D463D5"/>
    <w:rsid w:val="00D81DE4"/>
    <w:rsid w:val="00D91A26"/>
    <w:rsid w:val="00DA7555"/>
    <w:rsid w:val="00DB2CF4"/>
    <w:rsid w:val="00DE3693"/>
    <w:rsid w:val="00DE50C8"/>
    <w:rsid w:val="00E009DB"/>
    <w:rsid w:val="00E03B30"/>
    <w:rsid w:val="00E07747"/>
    <w:rsid w:val="00E07A8F"/>
    <w:rsid w:val="00E15F9F"/>
    <w:rsid w:val="00E36FC0"/>
    <w:rsid w:val="00E464B2"/>
    <w:rsid w:val="00E5341D"/>
    <w:rsid w:val="00EE3359"/>
    <w:rsid w:val="00EF2270"/>
    <w:rsid w:val="00EF6C30"/>
    <w:rsid w:val="00F05032"/>
    <w:rsid w:val="00F155FB"/>
    <w:rsid w:val="00F21644"/>
    <w:rsid w:val="00F30079"/>
    <w:rsid w:val="00F45C53"/>
    <w:rsid w:val="00F508DD"/>
    <w:rsid w:val="00F64EC7"/>
    <w:rsid w:val="00F80F33"/>
    <w:rsid w:val="00F8199D"/>
    <w:rsid w:val="00F96565"/>
    <w:rsid w:val="00FA50FC"/>
    <w:rsid w:val="00FC6B60"/>
    <w:rsid w:val="00FD1D38"/>
    <w:rsid w:val="00FD5496"/>
    <w:rsid w:val="00FD62A0"/>
    <w:rsid w:val="00FE13BC"/>
    <w:rsid w:val="00FE6609"/>
    <w:rsid w:val="00FF2BF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4F534A5-96C9-4E72-AD0C-0410E3ED8E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C28"/>
    <w:pPr>
      <w:spacing w:after="0" w:line="240" w:lineRule="auto"/>
    </w:pPr>
    <w:rPr>
      <w:rFonts w:ascii="Times New Roman" w:eastAsia="Times New Roman" w:hAnsi="Times New Roman" w:cs="Times New Roman"/>
      <w:sz w:val="24"/>
      <w:szCs w:val="24"/>
      <w:lang w:eastAsia="id-ID"/>
    </w:rPr>
  </w:style>
  <w:style w:type="paragraph" w:styleId="Heading1">
    <w:name w:val="heading 1"/>
    <w:basedOn w:val="Normal"/>
    <w:next w:val="Normal"/>
    <w:link w:val="Heading1Char"/>
    <w:uiPriority w:val="9"/>
    <w:qFormat/>
    <w:rsid w:val="00BD10B2"/>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46A2"/>
    <w:rPr>
      <w:color w:val="0563C1" w:themeColor="hyperlink"/>
      <w:u w:val="single"/>
    </w:rPr>
  </w:style>
  <w:style w:type="paragraph" w:styleId="NoSpacing">
    <w:name w:val="No Spacing"/>
    <w:link w:val="NoSpacingChar"/>
    <w:uiPriority w:val="1"/>
    <w:qFormat/>
    <w:rsid w:val="00785886"/>
    <w:pPr>
      <w:spacing w:after="0" w:line="240" w:lineRule="auto"/>
    </w:pPr>
  </w:style>
  <w:style w:type="character" w:customStyle="1" w:styleId="NoSpacingChar">
    <w:name w:val="No Spacing Char"/>
    <w:basedOn w:val="DefaultParagraphFont"/>
    <w:link w:val="NoSpacing"/>
    <w:uiPriority w:val="1"/>
    <w:rsid w:val="00785886"/>
  </w:style>
  <w:style w:type="character" w:customStyle="1" w:styleId="apple-converted-space">
    <w:name w:val="apple-converted-space"/>
    <w:basedOn w:val="DefaultParagraphFont"/>
    <w:rsid w:val="001835C1"/>
  </w:style>
  <w:style w:type="paragraph" w:styleId="ListParagraph">
    <w:name w:val="List Paragraph"/>
    <w:basedOn w:val="Normal"/>
    <w:uiPriority w:val="34"/>
    <w:qFormat/>
    <w:rsid w:val="001835C1"/>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Heading1Char">
    <w:name w:val="Heading 1 Char"/>
    <w:basedOn w:val="DefaultParagraphFont"/>
    <w:link w:val="Heading1"/>
    <w:uiPriority w:val="9"/>
    <w:rsid w:val="00BD10B2"/>
    <w:rPr>
      <w:rFonts w:asciiTheme="majorHAnsi" w:eastAsiaTheme="majorEastAsia" w:hAnsiTheme="majorHAnsi" w:cstheme="majorBidi"/>
      <w:color w:val="2E74B5" w:themeColor="accent1" w:themeShade="BF"/>
      <w:sz w:val="32"/>
      <w:szCs w:val="32"/>
      <w:lang w:val="en-US"/>
    </w:rPr>
  </w:style>
  <w:style w:type="paragraph" w:styleId="Header">
    <w:name w:val="header"/>
    <w:basedOn w:val="Normal"/>
    <w:link w:val="HeaderChar"/>
    <w:uiPriority w:val="99"/>
    <w:unhideWhenUsed/>
    <w:rsid w:val="00D463D5"/>
    <w:pPr>
      <w:tabs>
        <w:tab w:val="center" w:pos="4680"/>
        <w:tab w:val="right" w:pos="9360"/>
      </w:tabs>
    </w:pPr>
  </w:style>
  <w:style w:type="character" w:customStyle="1" w:styleId="HeaderChar">
    <w:name w:val="Header Char"/>
    <w:basedOn w:val="DefaultParagraphFont"/>
    <w:link w:val="Header"/>
    <w:uiPriority w:val="99"/>
    <w:rsid w:val="00D463D5"/>
    <w:rPr>
      <w:rFonts w:ascii="Times New Roman" w:eastAsia="Times New Roman" w:hAnsi="Times New Roman" w:cs="Times New Roman"/>
      <w:sz w:val="24"/>
      <w:szCs w:val="24"/>
      <w:lang w:eastAsia="id-ID"/>
    </w:rPr>
  </w:style>
  <w:style w:type="paragraph" w:styleId="Footer">
    <w:name w:val="footer"/>
    <w:basedOn w:val="Normal"/>
    <w:link w:val="FooterChar"/>
    <w:uiPriority w:val="99"/>
    <w:unhideWhenUsed/>
    <w:rsid w:val="00D463D5"/>
    <w:pPr>
      <w:tabs>
        <w:tab w:val="center" w:pos="4680"/>
        <w:tab w:val="right" w:pos="9360"/>
      </w:tabs>
    </w:pPr>
  </w:style>
  <w:style w:type="character" w:customStyle="1" w:styleId="FooterChar">
    <w:name w:val="Footer Char"/>
    <w:basedOn w:val="DefaultParagraphFont"/>
    <w:link w:val="Footer"/>
    <w:uiPriority w:val="99"/>
    <w:rsid w:val="00D463D5"/>
    <w:rPr>
      <w:rFonts w:ascii="Times New Roman" w:eastAsia="Times New Roman" w:hAnsi="Times New Roman" w:cs="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45235">
      <w:bodyDiv w:val="1"/>
      <w:marLeft w:val="0"/>
      <w:marRight w:val="0"/>
      <w:marTop w:val="0"/>
      <w:marBottom w:val="0"/>
      <w:divBdr>
        <w:top w:val="none" w:sz="0" w:space="0" w:color="auto"/>
        <w:left w:val="none" w:sz="0" w:space="0" w:color="auto"/>
        <w:bottom w:val="none" w:sz="0" w:space="0" w:color="auto"/>
        <w:right w:val="none" w:sz="0" w:space="0" w:color="auto"/>
      </w:divBdr>
    </w:div>
    <w:div w:id="462306784">
      <w:bodyDiv w:val="1"/>
      <w:marLeft w:val="0"/>
      <w:marRight w:val="0"/>
      <w:marTop w:val="0"/>
      <w:marBottom w:val="0"/>
      <w:divBdr>
        <w:top w:val="none" w:sz="0" w:space="0" w:color="auto"/>
        <w:left w:val="none" w:sz="0" w:space="0" w:color="auto"/>
        <w:bottom w:val="none" w:sz="0" w:space="0" w:color="auto"/>
        <w:right w:val="none" w:sz="0" w:space="0" w:color="auto"/>
      </w:divBdr>
      <w:divsChild>
        <w:div w:id="730808559">
          <w:marLeft w:val="0"/>
          <w:marRight w:val="0"/>
          <w:marTop w:val="0"/>
          <w:marBottom w:val="0"/>
          <w:divBdr>
            <w:top w:val="none" w:sz="0" w:space="0" w:color="auto"/>
            <w:left w:val="none" w:sz="0" w:space="0" w:color="auto"/>
            <w:bottom w:val="none" w:sz="0" w:space="0" w:color="auto"/>
            <w:right w:val="none" w:sz="0" w:space="0" w:color="auto"/>
          </w:divBdr>
          <w:divsChild>
            <w:div w:id="1459452938">
              <w:marLeft w:val="-225"/>
              <w:marRight w:val="-225"/>
              <w:marTop w:val="0"/>
              <w:marBottom w:val="0"/>
              <w:divBdr>
                <w:top w:val="none" w:sz="0" w:space="0" w:color="auto"/>
                <w:left w:val="none" w:sz="0" w:space="0" w:color="auto"/>
                <w:bottom w:val="none" w:sz="0" w:space="0" w:color="auto"/>
                <w:right w:val="none" w:sz="0" w:space="0" w:color="auto"/>
              </w:divBdr>
              <w:divsChild>
                <w:div w:id="691344648">
                  <w:marLeft w:val="0"/>
                  <w:marRight w:val="0"/>
                  <w:marTop w:val="0"/>
                  <w:marBottom w:val="0"/>
                  <w:divBdr>
                    <w:top w:val="none" w:sz="0" w:space="0" w:color="auto"/>
                    <w:left w:val="none" w:sz="0" w:space="0" w:color="auto"/>
                    <w:bottom w:val="none" w:sz="0" w:space="0" w:color="auto"/>
                    <w:right w:val="none" w:sz="0" w:space="0" w:color="auto"/>
                  </w:divBdr>
                  <w:divsChild>
                    <w:div w:id="1309363563">
                      <w:marLeft w:val="0"/>
                      <w:marRight w:val="0"/>
                      <w:marTop w:val="0"/>
                      <w:marBottom w:val="450"/>
                      <w:divBdr>
                        <w:top w:val="none" w:sz="0" w:space="0" w:color="auto"/>
                        <w:left w:val="none" w:sz="0" w:space="0" w:color="auto"/>
                        <w:bottom w:val="none" w:sz="0" w:space="0" w:color="auto"/>
                        <w:right w:val="none" w:sz="0" w:space="0" w:color="auto"/>
                      </w:divBdr>
                      <w:divsChild>
                        <w:div w:id="129482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3605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diagramQuickStyle" Target="diagrams/quickStyle4.xml"/><Relationship Id="rId3" Type="http://schemas.openxmlformats.org/officeDocument/2006/relationships/styles" Target="styles.xml"/><Relationship Id="rId21" Type="http://schemas.openxmlformats.org/officeDocument/2006/relationships/diagramQuickStyle" Target="diagrams/quickStyle3.xml"/><Relationship Id="rId34"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diagramLayout" Target="diagrams/layout4.xml"/><Relationship Id="rId33"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29"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diagramData" Target="diagrams/data4.xml"/><Relationship Id="rId32"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28" Type="http://schemas.microsoft.com/office/2007/relationships/diagramDrawing" Target="diagrams/drawing4.xml"/><Relationship Id="rId36" Type="http://schemas.openxmlformats.org/officeDocument/2006/relationships/theme" Target="theme/theme1.xml"/><Relationship Id="rId10" Type="http://schemas.openxmlformats.org/officeDocument/2006/relationships/diagramLayout" Target="diagrams/layout1.xml"/><Relationship Id="rId19" Type="http://schemas.openxmlformats.org/officeDocument/2006/relationships/diagramData" Target="diagrams/data3.xml"/><Relationship Id="rId31"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 Id="rId27" Type="http://schemas.openxmlformats.org/officeDocument/2006/relationships/diagramColors" Target="diagrams/colors4.xml"/><Relationship Id="rId30" Type="http://schemas.openxmlformats.org/officeDocument/2006/relationships/image" Target="media/image2.png"/><Relationship Id="rId35" Type="http://schemas.openxmlformats.org/officeDocument/2006/relationships/fontTable" Target="fontTable.xml"/><Relationship Id="rId8" Type="http://schemas.openxmlformats.org/officeDocument/2006/relationships/hyperlink" Target="mailto:tarunabudiono@gmail.com" TargetMode="Externa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AB9D7B4-308C-475B-AE83-E1A79511A5BA}" type="doc">
      <dgm:prSet loTypeId="urn:microsoft.com/office/officeart/2005/8/layout/process1" loCatId="process" qsTypeId="urn:microsoft.com/office/officeart/2005/8/quickstyle/simple2" qsCatId="simple" csTypeId="urn:microsoft.com/office/officeart/2005/8/colors/accent0_3" csCatId="mainScheme" phldr="1"/>
      <dgm:spPr/>
    </dgm:pt>
    <dgm:pt modelId="{31B820B3-B626-48EC-8CBB-3E0BFF419160}">
      <dgm:prSet phldrT="[Text]" custT="1"/>
      <dgm:spPr/>
      <dgm:t>
        <a:bodyPr/>
        <a:lstStyle/>
        <a:p>
          <a:r>
            <a:rPr lang="en-US" sz="1400" b="1">
              <a:effectLst>
                <a:outerShdw blurRad="50800" dist="38100" algn="l" rotWithShape="0">
                  <a:prstClr val="black">
                    <a:alpha val="40000"/>
                  </a:prstClr>
                </a:outerShdw>
              </a:effectLst>
              <a:latin typeface="Times New Roman" panose="02020603050405020304" pitchFamily="18" charset="0"/>
              <a:cs typeface="Times New Roman" panose="02020603050405020304" pitchFamily="18" charset="0"/>
            </a:rPr>
            <a:t>Pemasang Iklan</a:t>
          </a:r>
        </a:p>
      </dgm:t>
    </dgm:pt>
    <dgm:pt modelId="{8FAF1EFD-0B0B-45F9-92A1-7EC5E329E407}" type="parTrans" cxnId="{2E115721-271E-4F56-AA28-70B3147B6EF4}">
      <dgm:prSet/>
      <dgm:spPr/>
      <dgm:t>
        <a:bodyPr/>
        <a:lstStyle/>
        <a:p>
          <a:endParaRPr lang="en-US"/>
        </a:p>
      </dgm:t>
    </dgm:pt>
    <dgm:pt modelId="{990F6EDA-9896-46C1-9303-ADB6AA744D54}" type="sibTrans" cxnId="{2E115721-271E-4F56-AA28-70B3147B6EF4}">
      <dgm:prSet/>
      <dgm:spPr/>
      <dgm:t>
        <a:bodyPr/>
        <a:lstStyle/>
        <a:p>
          <a:endParaRPr lang="en-US"/>
        </a:p>
      </dgm:t>
    </dgm:pt>
    <dgm:pt modelId="{C2AC1EB3-A1C8-4292-9304-75A89A980CC6}">
      <dgm:prSet phldrT="[Text]" custT="1"/>
      <dgm:spPr/>
      <dgm:t>
        <a:bodyPr/>
        <a:lstStyle/>
        <a:p>
          <a:r>
            <a:rPr lang="en-US" sz="1400" b="1">
              <a:effectLst>
                <a:outerShdw blurRad="50800" dist="38100" algn="l" rotWithShape="0">
                  <a:prstClr val="black">
                    <a:alpha val="40000"/>
                  </a:prstClr>
                </a:outerShdw>
              </a:effectLst>
              <a:latin typeface="Times New Roman" panose="02020603050405020304" pitchFamily="18" charset="0"/>
              <a:cs typeface="Times New Roman" panose="02020603050405020304" pitchFamily="18" charset="0"/>
            </a:rPr>
            <a:t>Agency Iklan</a:t>
          </a:r>
        </a:p>
      </dgm:t>
    </dgm:pt>
    <dgm:pt modelId="{BB3B6121-1A7C-4C6F-98FD-13F72EA0B47A}" type="parTrans" cxnId="{CD9CF473-E985-4298-B2CA-3C131B5CE718}">
      <dgm:prSet/>
      <dgm:spPr/>
      <dgm:t>
        <a:bodyPr/>
        <a:lstStyle/>
        <a:p>
          <a:endParaRPr lang="en-US"/>
        </a:p>
      </dgm:t>
    </dgm:pt>
    <dgm:pt modelId="{08FF7365-16F2-4DE6-B36B-E0D470516AE5}" type="sibTrans" cxnId="{CD9CF473-E985-4298-B2CA-3C131B5CE718}">
      <dgm:prSet/>
      <dgm:spPr/>
      <dgm:t>
        <a:bodyPr/>
        <a:lstStyle/>
        <a:p>
          <a:endParaRPr lang="en-US"/>
        </a:p>
      </dgm:t>
    </dgm:pt>
    <dgm:pt modelId="{BBC2FAC7-B126-450C-8524-EAD2C5624519}">
      <dgm:prSet phldrT="[Text]" custT="1"/>
      <dgm:spPr/>
      <dgm:t>
        <a:bodyPr/>
        <a:lstStyle/>
        <a:p>
          <a:r>
            <a:rPr lang="en-US" sz="1400" b="1">
              <a:effectLst>
                <a:outerShdw blurRad="50800" dist="38100" algn="l" rotWithShape="0">
                  <a:prstClr val="black">
                    <a:alpha val="40000"/>
                  </a:prstClr>
                </a:outerShdw>
              </a:effectLst>
              <a:latin typeface="Times New Roman" panose="02020603050405020304" pitchFamily="18" charset="0"/>
              <a:cs typeface="Times New Roman" panose="02020603050405020304" pitchFamily="18" charset="0"/>
            </a:rPr>
            <a:t>Media Massa</a:t>
          </a:r>
        </a:p>
      </dgm:t>
    </dgm:pt>
    <dgm:pt modelId="{1A6F7D3A-1FC8-4771-A50C-021E8DDEF6B8}" type="parTrans" cxnId="{0788767F-E249-4D02-8066-339CF1C3705E}">
      <dgm:prSet/>
      <dgm:spPr/>
      <dgm:t>
        <a:bodyPr/>
        <a:lstStyle/>
        <a:p>
          <a:endParaRPr lang="en-US"/>
        </a:p>
      </dgm:t>
    </dgm:pt>
    <dgm:pt modelId="{26DB4FEF-4E31-4961-A9DC-5393BAD36C11}" type="sibTrans" cxnId="{0788767F-E249-4D02-8066-339CF1C3705E}">
      <dgm:prSet/>
      <dgm:spPr/>
      <dgm:t>
        <a:bodyPr/>
        <a:lstStyle/>
        <a:p>
          <a:endParaRPr lang="en-US"/>
        </a:p>
      </dgm:t>
    </dgm:pt>
    <dgm:pt modelId="{789BE03F-6F60-4FD8-BB24-4F4EF19BF2E9}" type="pres">
      <dgm:prSet presAssocID="{5AB9D7B4-308C-475B-AE83-E1A79511A5BA}" presName="Name0" presStyleCnt="0">
        <dgm:presLayoutVars>
          <dgm:dir/>
          <dgm:resizeHandles val="exact"/>
        </dgm:presLayoutVars>
      </dgm:prSet>
      <dgm:spPr/>
    </dgm:pt>
    <dgm:pt modelId="{E44BC8DA-B51D-4C5E-A7C3-0CF527794D77}" type="pres">
      <dgm:prSet presAssocID="{31B820B3-B626-48EC-8CBB-3E0BFF419160}" presName="node" presStyleLbl="node1" presStyleIdx="0" presStyleCnt="3">
        <dgm:presLayoutVars>
          <dgm:bulletEnabled val="1"/>
        </dgm:presLayoutVars>
      </dgm:prSet>
      <dgm:spPr/>
      <dgm:t>
        <a:bodyPr/>
        <a:lstStyle/>
        <a:p>
          <a:endParaRPr lang="id-ID"/>
        </a:p>
      </dgm:t>
    </dgm:pt>
    <dgm:pt modelId="{AA668AE0-CBD2-4762-8F90-0BE479B9DEC8}" type="pres">
      <dgm:prSet presAssocID="{990F6EDA-9896-46C1-9303-ADB6AA744D54}" presName="sibTrans" presStyleLbl="sibTrans2D1" presStyleIdx="0" presStyleCnt="2"/>
      <dgm:spPr/>
      <dgm:t>
        <a:bodyPr/>
        <a:lstStyle/>
        <a:p>
          <a:endParaRPr lang="id-ID"/>
        </a:p>
      </dgm:t>
    </dgm:pt>
    <dgm:pt modelId="{D8170931-5CE5-4575-8FB6-EFB7690F9E16}" type="pres">
      <dgm:prSet presAssocID="{990F6EDA-9896-46C1-9303-ADB6AA744D54}" presName="connectorText" presStyleLbl="sibTrans2D1" presStyleIdx="0" presStyleCnt="2"/>
      <dgm:spPr/>
      <dgm:t>
        <a:bodyPr/>
        <a:lstStyle/>
        <a:p>
          <a:endParaRPr lang="id-ID"/>
        </a:p>
      </dgm:t>
    </dgm:pt>
    <dgm:pt modelId="{B215100E-042C-4DF0-A53D-55654ACE22E8}" type="pres">
      <dgm:prSet presAssocID="{C2AC1EB3-A1C8-4292-9304-75A89A980CC6}" presName="node" presStyleLbl="node1" presStyleIdx="1" presStyleCnt="3">
        <dgm:presLayoutVars>
          <dgm:bulletEnabled val="1"/>
        </dgm:presLayoutVars>
      </dgm:prSet>
      <dgm:spPr/>
      <dgm:t>
        <a:bodyPr/>
        <a:lstStyle/>
        <a:p>
          <a:endParaRPr lang="id-ID"/>
        </a:p>
      </dgm:t>
    </dgm:pt>
    <dgm:pt modelId="{7E66211B-AE4B-4356-A269-BBF0FD111B97}" type="pres">
      <dgm:prSet presAssocID="{08FF7365-16F2-4DE6-B36B-E0D470516AE5}" presName="sibTrans" presStyleLbl="sibTrans2D1" presStyleIdx="1" presStyleCnt="2"/>
      <dgm:spPr/>
      <dgm:t>
        <a:bodyPr/>
        <a:lstStyle/>
        <a:p>
          <a:endParaRPr lang="id-ID"/>
        </a:p>
      </dgm:t>
    </dgm:pt>
    <dgm:pt modelId="{5B026611-0160-4BC9-A446-8AFC91FA7E0C}" type="pres">
      <dgm:prSet presAssocID="{08FF7365-16F2-4DE6-B36B-E0D470516AE5}" presName="connectorText" presStyleLbl="sibTrans2D1" presStyleIdx="1" presStyleCnt="2"/>
      <dgm:spPr/>
      <dgm:t>
        <a:bodyPr/>
        <a:lstStyle/>
        <a:p>
          <a:endParaRPr lang="id-ID"/>
        </a:p>
      </dgm:t>
    </dgm:pt>
    <dgm:pt modelId="{B9D22398-4A5A-4EF8-A3EF-EF40FA561FB2}" type="pres">
      <dgm:prSet presAssocID="{BBC2FAC7-B126-450C-8524-EAD2C5624519}" presName="node" presStyleLbl="node1" presStyleIdx="2" presStyleCnt="3">
        <dgm:presLayoutVars>
          <dgm:bulletEnabled val="1"/>
        </dgm:presLayoutVars>
      </dgm:prSet>
      <dgm:spPr/>
      <dgm:t>
        <a:bodyPr/>
        <a:lstStyle/>
        <a:p>
          <a:endParaRPr lang="id-ID"/>
        </a:p>
      </dgm:t>
    </dgm:pt>
  </dgm:ptLst>
  <dgm:cxnLst>
    <dgm:cxn modelId="{C8C09E21-FC35-4FFD-8AB5-5F1E193FD933}" type="presOf" srcId="{5AB9D7B4-308C-475B-AE83-E1A79511A5BA}" destId="{789BE03F-6F60-4FD8-BB24-4F4EF19BF2E9}" srcOrd="0" destOrd="0" presId="urn:microsoft.com/office/officeart/2005/8/layout/process1"/>
    <dgm:cxn modelId="{86C367A0-7C08-4A5D-8E1C-B825D75F8294}" type="presOf" srcId="{08FF7365-16F2-4DE6-B36B-E0D470516AE5}" destId="{7E66211B-AE4B-4356-A269-BBF0FD111B97}" srcOrd="0" destOrd="0" presId="urn:microsoft.com/office/officeart/2005/8/layout/process1"/>
    <dgm:cxn modelId="{DEB3A43E-197A-4EE3-B4CC-343FC502131F}" type="presOf" srcId="{990F6EDA-9896-46C1-9303-ADB6AA744D54}" destId="{D8170931-5CE5-4575-8FB6-EFB7690F9E16}" srcOrd="1" destOrd="0" presId="urn:microsoft.com/office/officeart/2005/8/layout/process1"/>
    <dgm:cxn modelId="{A864642D-5AB0-4E26-BFDC-06E0709EA374}" type="presOf" srcId="{C2AC1EB3-A1C8-4292-9304-75A89A980CC6}" destId="{B215100E-042C-4DF0-A53D-55654ACE22E8}" srcOrd="0" destOrd="0" presId="urn:microsoft.com/office/officeart/2005/8/layout/process1"/>
    <dgm:cxn modelId="{DCC3D4B2-DDE2-417B-BE73-2C61B0383987}" type="presOf" srcId="{31B820B3-B626-48EC-8CBB-3E0BFF419160}" destId="{E44BC8DA-B51D-4C5E-A7C3-0CF527794D77}" srcOrd="0" destOrd="0" presId="urn:microsoft.com/office/officeart/2005/8/layout/process1"/>
    <dgm:cxn modelId="{CD9CF473-E985-4298-B2CA-3C131B5CE718}" srcId="{5AB9D7B4-308C-475B-AE83-E1A79511A5BA}" destId="{C2AC1EB3-A1C8-4292-9304-75A89A980CC6}" srcOrd="1" destOrd="0" parTransId="{BB3B6121-1A7C-4C6F-98FD-13F72EA0B47A}" sibTransId="{08FF7365-16F2-4DE6-B36B-E0D470516AE5}"/>
    <dgm:cxn modelId="{227EA75B-CE40-4C18-B0E4-140E95BEBD18}" type="presOf" srcId="{08FF7365-16F2-4DE6-B36B-E0D470516AE5}" destId="{5B026611-0160-4BC9-A446-8AFC91FA7E0C}" srcOrd="1" destOrd="0" presId="urn:microsoft.com/office/officeart/2005/8/layout/process1"/>
    <dgm:cxn modelId="{2E115721-271E-4F56-AA28-70B3147B6EF4}" srcId="{5AB9D7B4-308C-475B-AE83-E1A79511A5BA}" destId="{31B820B3-B626-48EC-8CBB-3E0BFF419160}" srcOrd="0" destOrd="0" parTransId="{8FAF1EFD-0B0B-45F9-92A1-7EC5E329E407}" sibTransId="{990F6EDA-9896-46C1-9303-ADB6AA744D54}"/>
    <dgm:cxn modelId="{2C0BB691-5DCC-413A-8380-CE87F0727BDB}" type="presOf" srcId="{990F6EDA-9896-46C1-9303-ADB6AA744D54}" destId="{AA668AE0-CBD2-4762-8F90-0BE479B9DEC8}" srcOrd="0" destOrd="0" presId="urn:microsoft.com/office/officeart/2005/8/layout/process1"/>
    <dgm:cxn modelId="{0788767F-E249-4D02-8066-339CF1C3705E}" srcId="{5AB9D7B4-308C-475B-AE83-E1A79511A5BA}" destId="{BBC2FAC7-B126-450C-8524-EAD2C5624519}" srcOrd="2" destOrd="0" parTransId="{1A6F7D3A-1FC8-4771-A50C-021E8DDEF6B8}" sibTransId="{26DB4FEF-4E31-4961-A9DC-5393BAD36C11}"/>
    <dgm:cxn modelId="{43C07987-1261-448E-8765-31A203A24D78}" type="presOf" srcId="{BBC2FAC7-B126-450C-8524-EAD2C5624519}" destId="{B9D22398-4A5A-4EF8-A3EF-EF40FA561FB2}" srcOrd="0" destOrd="0" presId="urn:microsoft.com/office/officeart/2005/8/layout/process1"/>
    <dgm:cxn modelId="{E4F9CC42-11D9-4344-9FD5-D2D76D435C5F}" type="presParOf" srcId="{789BE03F-6F60-4FD8-BB24-4F4EF19BF2E9}" destId="{E44BC8DA-B51D-4C5E-A7C3-0CF527794D77}" srcOrd="0" destOrd="0" presId="urn:microsoft.com/office/officeart/2005/8/layout/process1"/>
    <dgm:cxn modelId="{2D1452C2-D96D-424C-ACD6-1C95FBB7ED03}" type="presParOf" srcId="{789BE03F-6F60-4FD8-BB24-4F4EF19BF2E9}" destId="{AA668AE0-CBD2-4762-8F90-0BE479B9DEC8}" srcOrd="1" destOrd="0" presId="urn:microsoft.com/office/officeart/2005/8/layout/process1"/>
    <dgm:cxn modelId="{CC4A4E2A-2F2B-41AB-B67F-494180D797BA}" type="presParOf" srcId="{AA668AE0-CBD2-4762-8F90-0BE479B9DEC8}" destId="{D8170931-5CE5-4575-8FB6-EFB7690F9E16}" srcOrd="0" destOrd="0" presId="urn:microsoft.com/office/officeart/2005/8/layout/process1"/>
    <dgm:cxn modelId="{136D59AA-5E65-4445-A51A-99A53DA5F134}" type="presParOf" srcId="{789BE03F-6F60-4FD8-BB24-4F4EF19BF2E9}" destId="{B215100E-042C-4DF0-A53D-55654ACE22E8}" srcOrd="2" destOrd="0" presId="urn:microsoft.com/office/officeart/2005/8/layout/process1"/>
    <dgm:cxn modelId="{AD24445B-64BA-4E13-8BFE-21F9AAAF468F}" type="presParOf" srcId="{789BE03F-6F60-4FD8-BB24-4F4EF19BF2E9}" destId="{7E66211B-AE4B-4356-A269-BBF0FD111B97}" srcOrd="3" destOrd="0" presId="urn:microsoft.com/office/officeart/2005/8/layout/process1"/>
    <dgm:cxn modelId="{3C94ADCB-161E-44FA-A494-4E92FD25177C}" type="presParOf" srcId="{7E66211B-AE4B-4356-A269-BBF0FD111B97}" destId="{5B026611-0160-4BC9-A446-8AFC91FA7E0C}" srcOrd="0" destOrd="0" presId="urn:microsoft.com/office/officeart/2005/8/layout/process1"/>
    <dgm:cxn modelId="{DFE11FD8-D399-47B3-853A-47D4BE53C73A}" type="presParOf" srcId="{789BE03F-6F60-4FD8-BB24-4F4EF19BF2E9}" destId="{B9D22398-4A5A-4EF8-A3EF-EF40FA561FB2}" srcOrd="4"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68270F44-96DA-4E40-8527-54B501212709}" type="doc">
      <dgm:prSet loTypeId="urn:microsoft.com/office/officeart/2005/8/layout/process1" loCatId="process" qsTypeId="urn:microsoft.com/office/officeart/2005/8/quickstyle/simple1" qsCatId="simple" csTypeId="urn:microsoft.com/office/officeart/2005/8/colors/accent0_1" csCatId="mainScheme" phldr="1"/>
      <dgm:spPr/>
    </dgm:pt>
    <dgm:pt modelId="{CC645D9E-A984-40E0-8A3F-DCBB28A70218}">
      <dgm:prSet phldrT="[Text]" custT="1"/>
      <dgm:spPr>
        <a:xfrm>
          <a:off x="682" y="134711"/>
          <a:ext cx="1455962" cy="873577"/>
        </a:xfrm>
      </dgm:spPr>
      <dgm:t>
        <a:bodyPr/>
        <a:lstStyle/>
        <a:p>
          <a:pPr algn="ctr"/>
          <a:r>
            <a:rPr lang="id-ID" sz="1200">
              <a:latin typeface="Times New Roman" panose="02020603050405020304" pitchFamily="18" charset="0"/>
              <a:ea typeface="+mn-ea"/>
              <a:cs typeface="Times New Roman" panose="02020603050405020304" pitchFamily="18" charset="0"/>
            </a:rPr>
            <a:t>Pengiklan</a:t>
          </a:r>
        </a:p>
      </dgm:t>
    </dgm:pt>
    <dgm:pt modelId="{306F4C49-A6A5-4E83-B5B6-F378F0F99EF7}" type="parTrans" cxnId="{77CE089F-804D-40A7-887C-CC9605A85AA3}">
      <dgm:prSet/>
      <dgm:spPr/>
      <dgm:t>
        <a:bodyPr/>
        <a:lstStyle/>
        <a:p>
          <a:pPr algn="ctr"/>
          <a:endParaRPr lang="id-ID" sz="1200">
            <a:latin typeface="Times New Roman" panose="02020603050405020304" pitchFamily="18" charset="0"/>
            <a:cs typeface="Times New Roman" panose="02020603050405020304" pitchFamily="18" charset="0"/>
          </a:endParaRPr>
        </a:p>
      </dgm:t>
    </dgm:pt>
    <dgm:pt modelId="{687CA592-21DF-482A-ADFF-4DA0E1D12380}" type="sibTrans" cxnId="{77CE089F-804D-40A7-887C-CC9605A85AA3}">
      <dgm:prSet custT="1"/>
      <dgm:spPr>
        <a:xfrm>
          <a:off x="1602241" y="390960"/>
          <a:ext cx="308664" cy="361078"/>
        </a:xfrm>
      </dgm:spPr>
      <dgm:t>
        <a:bodyPr/>
        <a:lstStyle/>
        <a:p>
          <a:pPr algn="ctr"/>
          <a:endParaRPr lang="id-ID" sz="1200">
            <a:solidFill>
              <a:sysClr val="window" lastClr="FFFFFF"/>
            </a:solidFill>
            <a:latin typeface="Times New Roman" panose="02020603050405020304" pitchFamily="18" charset="0"/>
            <a:ea typeface="+mn-ea"/>
            <a:cs typeface="Times New Roman" panose="02020603050405020304" pitchFamily="18" charset="0"/>
          </a:endParaRPr>
        </a:p>
      </dgm:t>
    </dgm:pt>
    <dgm:pt modelId="{1464DD6F-E4D1-4B79-BA5C-C2B4883B29D7}">
      <dgm:prSet phldrT="[Text]" custT="1"/>
      <dgm:spPr>
        <a:xfrm>
          <a:off x="2039029" y="134711"/>
          <a:ext cx="1455962" cy="873577"/>
        </a:xfrm>
      </dgm:spPr>
      <dgm:t>
        <a:bodyPr/>
        <a:lstStyle/>
        <a:p>
          <a:pPr algn="ctr"/>
          <a:r>
            <a:rPr lang="en-US" sz="1200">
              <a:latin typeface="Times New Roman" panose="02020603050405020304" pitchFamily="18" charset="0"/>
              <a:ea typeface="+mn-ea"/>
              <a:cs typeface="Times New Roman" panose="02020603050405020304" pitchFamily="18" charset="0"/>
            </a:rPr>
            <a:t>Youtube </a:t>
          </a:r>
          <a:r>
            <a:rPr lang="id-ID" sz="1200">
              <a:latin typeface="Times New Roman" panose="02020603050405020304" pitchFamily="18" charset="0"/>
              <a:ea typeface="+mn-ea"/>
              <a:cs typeface="Times New Roman" panose="02020603050405020304" pitchFamily="18" charset="0"/>
            </a:rPr>
            <a:t>Channel</a:t>
          </a:r>
        </a:p>
      </dgm:t>
    </dgm:pt>
    <dgm:pt modelId="{1ADCE51F-CA4C-47C7-B9F7-B9F92057D3A3}" type="parTrans" cxnId="{E1164979-6C88-4464-BF1B-419E257F155F}">
      <dgm:prSet/>
      <dgm:spPr/>
      <dgm:t>
        <a:bodyPr/>
        <a:lstStyle/>
        <a:p>
          <a:pPr algn="ctr"/>
          <a:endParaRPr lang="id-ID" sz="1200">
            <a:latin typeface="Times New Roman" panose="02020603050405020304" pitchFamily="18" charset="0"/>
            <a:cs typeface="Times New Roman" panose="02020603050405020304" pitchFamily="18" charset="0"/>
          </a:endParaRPr>
        </a:p>
      </dgm:t>
    </dgm:pt>
    <dgm:pt modelId="{9B3CCDF8-79B7-4E75-91A1-1774985483BE}" type="sibTrans" cxnId="{E1164979-6C88-4464-BF1B-419E257F155F}">
      <dgm:prSet/>
      <dgm:spPr/>
      <dgm:t>
        <a:bodyPr/>
        <a:lstStyle/>
        <a:p>
          <a:pPr algn="ctr"/>
          <a:endParaRPr lang="id-ID" sz="1200">
            <a:latin typeface="Times New Roman" panose="02020603050405020304" pitchFamily="18" charset="0"/>
            <a:cs typeface="Times New Roman" panose="02020603050405020304" pitchFamily="18" charset="0"/>
          </a:endParaRPr>
        </a:p>
      </dgm:t>
    </dgm:pt>
    <dgm:pt modelId="{9C5D40D2-2512-4B5B-9A66-90090ED5069E}" type="pres">
      <dgm:prSet presAssocID="{68270F44-96DA-4E40-8527-54B501212709}" presName="Name0" presStyleCnt="0">
        <dgm:presLayoutVars>
          <dgm:dir/>
          <dgm:resizeHandles val="exact"/>
        </dgm:presLayoutVars>
      </dgm:prSet>
      <dgm:spPr/>
    </dgm:pt>
    <dgm:pt modelId="{8DB8465A-2109-44C0-AD0C-1EAF8F34D6DA}" type="pres">
      <dgm:prSet presAssocID="{CC645D9E-A984-40E0-8A3F-DCBB28A70218}" presName="node" presStyleLbl="node1" presStyleIdx="0" presStyleCnt="2">
        <dgm:presLayoutVars>
          <dgm:bulletEnabled val="1"/>
        </dgm:presLayoutVars>
      </dgm:prSet>
      <dgm:spPr>
        <a:prstGeom prst="roundRect">
          <a:avLst>
            <a:gd name="adj" fmla="val 10000"/>
          </a:avLst>
        </a:prstGeom>
      </dgm:spPr>
      <dgm:t>
        <a:bodyPr/>
        <a:lstStyle/>
        <a:p>
          <a:endParaRPr lang="id-ID"/>
        </a:p>
      </dgm:t>
    </dgm:pt>
    <dgm:pt modelId="{5C3C6A0E-14A7-4DC9-B2B1-33D3ED88A975}" type="pres">
      <dgm:prSet presAssocID="{687CA592-21DF-482A-ADFF-4DA0E1D12380}" presName="sibTrans" presStyleLbl="sibTrans2D1" presStyleIdx="0" presStyleCnt="1"/>
      <dgm:spPr>
        <a:prstGeom prst="rightArrow">
          <a:avLst>
            <a:gd name="adj1" fmla="val 60000"/>
            <a:gd name="adj2" fmla="val 50000"/>
          </a:avLst>
        </a:prstGeom>
      </dgm:spPr>
      <dgm:t>
        <a:bodyPr/>
        <a:lstStyle/>
        <a:p>
          <a:endParaRPr lang="id-ID"/>
        </a:p>
      </dgm:t>
    </dgm:pt>
    <dgm:pt modelId="{5C8E4F48-5887-47C4-9DA4-EB49A6B8AAFA}" type="pres">
      <dgm:prSet presAssocID="{687CA592-21DF-482A-ADFF-4DA0E1D12380}" presName="connectorText" presStyleLbl="sibTrans2D1" presStyleIdx="0" presStyleCnt="1"/>
      <dgm:spPr/>
      <dgm:t>
        <a:bodyPr/>
        <a:lstStyle/>
        <a:p>
          <a:endParaRPr lang="id-ID"/>
        </a:p>
      </dgm:t>
    </dgm:pt>
    <dgm:pt modelId="{8F3FA577-6E86-4073-8CB4-CF0C56E7E92C}" type="pres">
      <dgm:prSet presAssocID="{1464DD6F-E4D1-4B79-BA5C-C2B4883B29D7}" presName="node" presStyleLbl="node1" presStyleIdx="1" presStyleCnt="2">
        <dgm:presLayoutVars>
          <dgm:bulletEnabled val="1"/>
        </dgm:presLayoutVars>
      </dgm:prSet>
      <dgm:spPr>
        <a:prstGeom prst="roundRect">
          <a:avLst>
            <a:gd name="adj" fmla="val 10000"/>
          </a:avLst>
        </a:prstGeom>
      </dgm:spPr>
      <dgm:t>
        <a:bodyPr/>
        <a:lstStyle/>
        <a:p>
          <a:endParaRPr lang="id-ID"/>
        </a:p>
      </dgm:t>
    </dgm:pt>
  </dgm:ptLst>
  <dgm:cxnLst>
    <dgm:cxn modelId="{77CE089F-804D-40A7-887C-CC9605A85AA3}" srcId="{68270F44-96DA-4E40-8527-54B501212709}" destId="{CC645D9E-A984-40E0-8A3F-DCBB28A70218}" srcOrd="0" destOrd="0" parTransId="{306F4C49-A6A5-4E83-B5B6-F378F0F99EF7}" sibTransId="{687CA592-21DF-482A-ADFF-4DA0E1D12380}"/>
    <dgm:cxn modelId="{90E431B2-8731-4479-B60E-23D6CF2EAD24}" type="presOf" srcId="{68270F44-96DA-4E40-8527-54B501212709}" destId="{9C5D40D2-2512-4B5B-9A66-90090ED5069E}" srcOrd="0" destOrd="0" presId="urn:microsoft.com/office/officeart/2005/8/layout/process1"/>
    <dgm:cxn modelId="{73D0B282-FB14-4BBC-9603-EF9BCE92BB57}" type="presOf" srcId="{1464DD6F-E4D1-4B79-BA5C-C2B4883B29D7}" destId="{8F3FA577-6E86-4073-8CB4-CF0C56E7E92C}" srcOrd="0" destOrd="0" presId="urn:microsoft.com/office/officeart/2005/8/layout/process1"/>
    <dgm:cxn modelId="{E1164979-6C88-4464-BF1B-419E257F155F}" srcId="{68270F44-96DA-4E40-8527-54B501212709}" destId="{1464DD6F-E4D1-4B79-BA5C-C2B4883B29D7}" srcOrd="1" destOrd="0" parTransId="{1ADCE51F-CA4C-47C7-B9F7-B9F92057D3A3}" sibTransId="{9B3CCDF8-79B7-4E75-91A1-1774985483BE}"/>
    <dgm:cxn modelId="{100E6E8E-BE5D-4C86-B178-E9CFC6C9E4B4}" type="presOf" srcId="{687CA592-21DF-482A-ADFF-4DA0E1D12380}" destId="{5C3C6A0E-14A7-4DC9-B2B1-33D3ED88A975}" srcOrd="0" destOrd="0" presId="urn:microsoft.com/office/officeart/2005/8/layout/process1"/>
    <dgm:cxn modelId="{D27CAA9A-E06F-4744-946B-E14ACB340827}" type="presOf" srcId="{687CA592-21DF-482A-ADFF-4DA0E1D12380}" destId="{5C8E4F48-5887-47C4-9DA4-EB49A6B8AAFA}" srcOrd="1" destOrd="0" presId="urn:microsoft.com/office/officeart/2005/8/layout/process1"/>
    <dgm:cxn modelId="{565A84F0-FF68-4D64-B6C9-D57558A6A963}" type="presOf" srcId="{CC645D9E-A984-40E0-8A3F-DCBB28A70218}" destId="{8DB8465A-2109-44C0-AD0C-1EAF8F34D6DA}" srcOrd="0" destOrd="0" presId="urn:microsoft.com/office/officeart/2005/8/layout/process1"/>
    <dgm:cxn modelId="{E1273355-EF57-4617-A490-1914CC548CF7}" type="presParOf" srcId="{9C5D40D2-2512-4B5B-9A66-90090ED5069E}" destId="{8DB8465A-2109-44C0-AD0C-1EAF8F34D6DA}" srcOrd="0" destOrd="0" presId="urn:microsoft.com/office/officeart/2005/8/layout/process1"/>
    <dgm:cxn modelId="{62142E6F-16EE-407F-AF1B-F6DAF4E4732F}" type="presParOf" srcId="{9C5D40D2-2512-4B5B-9A66-90090ED5069E}" destId="{5C3C6A0E-14A7-4DC9-B2B1-33D3ED88A975}" srcOrd="1" destOrd="0" presId="urn:microsoft.com/office/officeart/2005/8/layout/process1"/>
    <dgm:cxn modelId="{C99A0278-7D3A-4317-A381-BBD38F32874B}" type="presParOf" srcId="{5C3C6A0E-14A7-4DC9-B2B1-33D3ED88A975}" destId="{5C8E4F48-5887-47C4-9DA4-EB49A6B8AAFA}" srcOrd="0" destOrd="0" presId="urn:microsoft.com/office/officeart/2005/8/layout/process1"/>
    <dgm:cxn modelId="{982F159E-CAE0-4F33-8A61-C71A0F2A2921}" type="presParOf" srcId="{9C5D40D2-2512-4B5B-9A66-90090ED5069E}" destId="{8F3FA577-6E86-4073-8CB4-CF0C56E7E92C}" srcOrd="2"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68270F44-96DA-4E40-8527-54B501212709}" type="doc">
      <dgm:prSet loTypeId="urn:microsoft.com/office/officeart/2005/8/layout/process1" loCatId="process" qsTypeId="urn:microsoft.com/office/officeart/2005/8/quickstyle/simple1" qsCatId="simple" csTypeId="urn:microsoft.com/office/officeart/2005/8/colors/accent0_1" csCatId="mainScheme" phldr="1"/>
      <dgm:spPr/>
    </dgm:pt>
    <dgm:pt modelId="{CC645D9E-A984-40E0-8A3F-DCBB28A70218}">
      <dgm:prSet phldrT="[Text]" custT="1"/>
      <dgm:spPr>
        <a:xfrm>
          <a:off x="4897" y="332393"/>
          <a:ext cx="1463771" cy="878262"/>
        </a:xfrm>
      </dgm:spPr>
      <dgm:t>
        <a:bodyPr/>
        <a:lstStyle/>
        <a:p>
          <a:r>
            <a:rPr lang="id-ID" sz="1200">
              <a:latin typeface="Times New Roman" panose="02020603050405020304" pitchFamily="18" charset="0"/>
              <a:ea typeface="+mn-ea"/>
              <a:cs typeface="Times New Roman" panose="02020603050405020304" pitchFamily="18" charset="0"/>
            </a:rPr>
            <a:t>Pengiklan</a:t>
          </a:r>
        </a:p>
      </dgm:t>
    </dgm:pt>
    <dgm:pt modelId="{306F4C49-A6A5-4E83-B5B6-F378F0F99EF7}" type="parTrans" cxnId="{77CE089F-804D-40A7-887C-CC9605A85AA3}">
      <dgm:prSet/>
      <dgm:spPr/>
      <dgm:t>
        <a:bodyPr/>
        <a:lstStyle/>
        <a:p>
          <a:endParaRPr lang="id-ID" sz="1200">
            <a:latin typeface="Times New Roman" panose="02020603050405020304" pitchFamily="18" charset="0"/>
            <a:cs typeface="Times New Roman" panose="02020603050405020304" pitchFamily="18" charset="0"/>
          </a:endParaRPr>
        </a:p>
      </dgm:t>
    </dgm:pt>
    <dgm:pt modelId="{687CA592-21DF-482A-ADFF-4DA0E1D12380}" type="sibTrans" cxnId="{77CE089F-804D-40A7-887C-CC9605A85AA3}">
      <dgm:prSet custT="1"/>
      <dgm:spPr>
        <a:xfrm>
          <a:off x="1615045" y="590017"/>
          <a:ext cx="310319" cy="363015"/>
        </a:xfrm>
      </dgm:spPr>
      <dgm:t>
        <a:bodyPr/>
        <a:lstStyle/>
        <a:p>
          <a:endParaRPr lang="id-ID" sz="1200">
            <a:solidFill>
              <a:sysClr val="window" lastClr="FFFFFF"/>
            </a:solidFill>
            <a:latin typeface="Times New Roman" panose="02020603050405020304" pitchFamily="18" charset="0"/>
            <a:ea typeface="+mn-ea"/>
            <a:cs typeface="Times New Roman" panose="02020603050405020304" pitchFamily="18" charset="0"/>
          </a:endParaRPr>
        </a:p>
      </dgm:t>
    </dgm:pt>
    <dgm:pt modelId="{ED5E8DB6-78B5-4DE0-BF48-5FDC89FAF8FC}">
      <dgm:prSet phldrT="[Text]" custT="1"/>
      <dgm:spPr>
        <a:xfrm>
          <a:off x="2054176" y="332393"/>
          <a:ext cx="1463771" cy="878262"/>
        </a:xfrm>
      </dgm:spPr>
      <dgm:t>
        <a:bodyPr/>
        <a:lstStyle/>
        <a:p>
          <a:r>
            <a:rPr lang="en-US" sz="1200">
              <a:latin typeface="Times New Roman" panose="02020603050405020304" pitchFamily="18" charset="0"/>
              <a:ea typeface="+mn-ea"/>
              <a:cs typeface="Times New Roman" panose="02020603050405020304" pitchFamily="18" charset="0"/>
            </a:rPr>
            <a:t>Agency Iklan</a:t>
          </a:r>
          <a:endParaRPr lang="id-ID" sz="1200">
            <a:latin typeface="Times New Roman" panose="02020603050405020304" pitchFamily="18" charset="0"/>
            <a:ea typeface="+mn-ea"/>
            <a:cs typeface="Times New Roman" panose="02020603050405020304" pitchFamily="18" charset="0"/>
          </a:endParaRPr>
        </a:p>
      </dgm:t>
    </dgm:pt>
    <dgm:pt modelId="{3F4BC419-DF94-4125-90B2-B636EA5B909D}" type="parTrans" cxnId="{A4E9D8F0-3DD8-41E2-9FCC-95D7D1469D3A}">
      <dgm:prSet/>
      <dgm:spPr/>
      <dgm:t>
        <a:bodyPr/>
        <a:lstStyle/>
        <a:p>
          <a:endParaRPr lang="id-ID" sz="1200">
            <a:latin typeface="Times New Roman" panose="02020603050405020304" pitchFamily="18" charset="0"/>
            <a:cs typeface="Times New Roman" panose="02020603050405020304" pitchFamily="18" charset="0"/>
          </a:endParaRPr>
        </a:p>
      </dgm:t>
    </dgm:pt>
    <dgm:pt modelId="{23457156-F1F9-414D-902F-8CCC7ED70292}" type="sibTrans" cxnId="{A4E9D8F0-3DD8-41E2-9FCC-95D7D1469D3A}">
      <dgm:prSet custT="1"/>
      <dgm:spPr>
        <a:xfrm>
          <a:off x="3664325" y="590017"/>
          <a:ext cx="310319" cy="363015"/>
        </a:xfrm>
      </dgm:spPr>
      <dgm:t>
        <a:bodyPr/>
        <a:lstStyle/>
        <a:p>
          <a:endParaRPr lang="id-ID" sz="1200">
            <a:solidFill>
              <a:sysClr val="window" lastClr="FFFFFF"/>
            </a:solidFill>
            <a:latin typeface="Times New Roman" panose="02020603050405020304" pitchFamily="18" charset="0"/>
            <a:ea typeface="+mn-ea"/>
            <a:cs typeface="Times New Roman" panose="02020603050405020304" pitchFamily="18" charset="0"/>
          </a:endParaRPr>
        </a:p>
      </dgm:t>
    </dgm:pt>
    <dgm:pt modelId="{83AA5CDE-E071-4418-96B6-5669D9255B9F}">
      <dgm:prSet phldrT="[Text]" custT="1"/>
      <dgm:spPr>
        <a:xfrm>
          <a:off x="4103456" y="332393"/>
          <a:ext cx="1463771" cy="878262"/>
        </a:xfrm>
      </dgm:spPr>
      <dgm:t>
        <a:bodyPr/>
        <a:lstStyle/>
        <a:p>
          <a:r>
            <a:rPr lang="en-US" sz="1200">
              <a:latin typeface="Times New Roman" panose="02020603050405020304" pitchFamily="18" charset="0"/>
              <a:ea typeface="+mn-ea"/>
              <a:cs typeface="Times New Roman" panose="02020603050405020304" pitchFamily="18" charset="0"/>
            </a:rPr>
            <a:t>Youtube </a:t>
          </a:r>
          <a:r>
            <a:rPr lang="id-ID" sz="1200">
              <a:latin typeface="Times New Roman" panose="02020603050405020304" pitchFamily="18" charset="0"/>
              <a:ea typeface="+mn-ea"/>
              <a:cs typeface="Times New Roman" panose="02020603050405020304" pitchFamily="18" charset="0"/>
            </a:rPr>
            <a:t>Channel</a:t>
          </a:r>
        </a:p>
      </dgm:t>
    </dgm:pt>
    <dgm:pt modelId="{1612AB96-C9CF-4359-B439-821ED2238FAC}" type="parTrans" cxnId="{171D8DCC-22B0-4656-BE9F-CF923482ACC2}">
      <dgm:prSet/>
      <dgm:spPr/>
      <dgm:t>
        <a:bodyPr/>
        <a:lstStyle/>
        <a:p>
          <a:endParaRPr lang="id-ID" sz="1200">
            <a:latin typeface="Times New Roman" panose="02020603050405020304" pitchFamily="18" charset="0"/>
            <a:cs typeface="Times New Roman" panose="02020603050405020304" pitchFamily="18" charset="0"/>
          </a:endParaRPr>
        </a:p>
      </dgm:t>
    </dgm:pt>
    <dgm:pt modelId="{ECB6479E-BA6B-4953-B003-8772D40E2B34}" type="sibTrans" cxnId="{171D8DCC-22B0-4656-BE9F-CF923482ACC2}">
      <dgm:prSet/>
      <dgm:spPr/>
      <dgm:t>
        <a:bodyPr/>
        <a:lstStyle/>
        <a:p>
          <a:endParaRPr lang="id-ID" sz="1200">
            <a:latin typeface="Times New Roman" panose="02020603050405020304" pitchFamily="18" charset="0"/>
            <a:cs typeface="Times New Roman" panose="02020603050405020304" pitchFamily="18" charset="0"/>
          </a:endParaRPr>
        </a:p>
      </dgm:t>
    </dgm:pt>
    <dgm:pt modelId="{9C5D40D2-2512-4B5B-9A66-90090ED5069E}" type="pres">
      <dgm:prSet presAssocID="{68270F44-96DA-4E40-8527-54B501212709}" presName="Name0" presStyleCnt="0">
        <dgm:presLayoutVars>
          <dgm:dir/>
          <dgm:resizeHandles val="exact"/>
        </dgm:presLayoutVars>
      </dgm:prSet>
      <dgm:spPr/>
    </dgm:pt>
    <dgm:pt modelId="{8DB8465A-2109-44C0-AD0C-1EAF8F34D6DA}" type="pres">
      <dgm:prSet presAssocID="{CC645D9E-A984-40E0-8A3F-DCBB28A70218}" presName="node" presStyleLbl="node1" presStyleIdx="0" presStyleCnt="3">
        <dgm:presLayoutVars>
          <dgm:bulletEnabled val="1"/>
        </dgm:presLayoutVars>
      </dgm:prSet>
      <dgm:spPr>
        <a:prstGeom prst="roundRect">
          <a:avLst>
            <a:gd name="adj" fmla="val 10000"/>
          </a:avLst>
        </a:prstGeom>
      </dgm:spPr>
      <dgm:t>
        <a:bodyPr/>
        <a:lstStyle/>
        <a:p>
          <a:endParaRPr lang="id-ID"/>
        </a:p>
      </dgm:t>
    </dgm:pt>
    <dgm:pt modelId="{5C3C6A0E-14A7-4DC9-B2B1-33D3ED88A975}" type="pres">
      <dgm:prSet presAssocID="{687CA592-21DF-482A-ADFF-4DA0E1D12380}" presName="sibTrans" presStyleLbl="sibTrans2D1" presStyleIdx="0" presStyleCnt="2"/>
      <dgm:spPr>
        <a:prstGeom prst="rightArrow">
          <a:avLst>
            <a:gd name="adj1" fmla="val 60000"/>
            <a:gd name="adj2" fmla="val 50000"/>
          </a:avLst>
        </a:prstGeom>
      </dgm:spPr>
      <dgm:t>
        <a:bodyPr/>
        <a:lstStyle/>
        <a:p>
          <a:endParaRPr lang="id-ID"/>
        </a:p>
      </dgm:t>
    </dgm:pt>
    <dgm:pt modelId="{5C8E4F48-5887-47C4-9DA4-EB49A6B8AAFA}" type="pres">
      <dgm:prSet presAssocID="{687CA592-21DF-482A-ADFF-4DA0E1D12380}" presName="connectorText" presStyleLbl="sibTrans2D1" presStyleIdx="0" presStyleCnt="2"/>
      <dgm:spPr/>
      <dgm:t>
        <a:bodyPr/>
        <a:lstStyle/>
        <a:p>
          <a:endParaRPr lang="id-ID"/>
        </a:p>
      </dgm:t>
    </dgm:pt>
    <dgm:pt modelId="{58C0C89A-0709-4D5B-93F5-8E5C53C1E2DD}" type="pres">
      <dgm:prSet presAssocID="{ED5E8DB6-78B5-4DE0-BF48-5FDC89FAF8FC}" presName="node" presStyleLbl="node1" presStyleIdx="1" presStyleCnt="3">
        <dgm:presLayoutVars>
          <dgm:bulletEnabled val="1"/>
        </dgm:presLayoutVars>
      </dgm:prSet>
      <dgm:spPr>
        <a:prstGeom prst="roundRect">
          <a:avLst>
            <a:gd name="adj" fmla="val 10000"/>
          </a:avLst>
        </a:prstGeom>
      </dgm:spPr>
      <dgm:t>
        <a:bodyPr/>
        <a:lstStyle/>
        <a:p>
          <a:endParaRPr lang="id-ID"/>
        </a:p>
      </dgm:t>
    </dgm:pt>
    <dgm:pt modelId="{9647D3CD-F041-44CA-B1A3-F1A59FBC1FCC}" type="pres">
      <dgm:prSet presAssocID="{23457156-F1F9-414D-902F-8CCC7ED70292}" presName="sibTrans" presStyleLbl="sibTrans2D1" presStyleIdx="1" presStyleCnt="2"/>
      <dgm:spPr>
        <a:prstGeom prst="rightArrow">
          <a:avLst>
            <a:gd name="adj1" fmla="val 60000"/>
            <a:gd name="adj2" fmla="val 50000"/>
          </a:avLst>
        </a:prstGeom>
      </dgm:spPr>
      <dgm:t>
        <a:bodyPr/>
        <a:lstStyle/>
        <a:p>
          <a:endParaRPr lang="id-ID"/>
        </a:p>
      </dgm:t>
    </dgm:pt>
    <dgm:pt modelId="{B496690E-DDF6-479C-9BC4-18490494C6AC}" type="pres">
      <dgm:prSet presAssocID="{23457156-F1F9-414D-902F-8CCC7ED70292}" presName="connectorText" presStyleLbl="sibTrans2D1" presStyleIdx="1" presStyleCnt="2"/>
      <dgm:spPr/>
      <dgm:t>
        <a:bodyPr/>
        <a:lstStyle/>
        <a:p>
          <a:endParaRPr lang="id-ID"/>
        </a:p>
      </dgm:t>
    </dgm:pt>
    <dgm:pt modelId="{74B5507E-4554-4176-A650-954A1B188497}" type="pres">
      <dgm:prSet presAssocID="{83AA5CDE-E071-4418-96B6-5669D9255B9F}" presName="node" presStyleLbl="node1" presStyleIdx="2" presStyleCnt="3">
        <dgm:presLayoutVars>
          <dgm:bulletEnabled val="1"/>
        </dgm:presLayoutVars>
      </dgm:prSet>
      <dgm:spPr>
        <a:prstGeom prst="roundRect">
          <a:avLst>
            <a:gd name="adj" fmla="val 10000"/>
          </a:avLst>
        </a:prstGeom>
      </dgm:spPr>
      <dgm:t>
        <a:bodyPr/>
        <a:lstStyle/>
        <a:p>
          <a:endParaRPr lang="id-ID"/>
        </a:p>
      </dgm:t>
    </dgm:pt>
  </dgm:ptLst>
  <dgm:cxnLst>
    <dgm:cxn modelId="{A4E9D8F0-3DD8-41E2-9FCC-95D7D1469D3A}" srcId="{68270F44-96DA-4E40-8527-54B501212709}" destId="{ED5E8DB6-78B5-4DE0-BF48-5FDC89FAF8FC}" srcOrd="1" destOrd="0" parTransId="{3F4BC419-DF94-4125-90B2-B636EA5B909D}" sibTransId="{23457156-F1F9-414D-902F-8CCC7ED70292}"/>
    <dgm:cxn modelId="{587A9331-EE28-488B-9F8A-CB32E2E74490}" type="presOf" srcId="{687CA592-21DF-482A-ADFF-4DA0E1D12380}" destId="{5C8E4F48-5887-47C4-9DA4-EB49A6B8AAFA}" srcOrd="1" destOrd="0" presId="urn:microsoft.com/office/officeart/2005/8/layout/process1"/>
    <dgm:cxn modelId="{DDF44BB9-EF39-4545-AC16-A00579727718}" type="presOf" srcId="{ED5E8DB6-78B5-4DE0-BF48-5FDC89FAF8FC}" destId="{58C0C89A-0709-4D5B-93F5-8E5C53C1E2DD}" srcOrd="0" destOrd="0" presId="urn:microsoft.com/office/officeart/2005/8/layout/process1"/>
    <dgm:cxn modelId="{A5F677CA-AFAC-4D40-8FFD-5A24F6783765}" type="presOf" srcId="{68270F44-96DA-4E40-8527-54B501212709}" destId="{9C5D40D2-2512-4B5B-9A66-90090ED5069E}" srcOrd="0" destOrd="0" presId="urn:microsoft.com/office/officeart/2005/8/layout/process1"/>
    <dgm:cxn modelId="{35EE7177-E505-415B-905E-F0479C070F3A}" type="presOf" srcId="{687CA592-21DF-482A-ADFF-4DA0E1D12380}" destId="{5C3C6A0E-14A7-4DC9-B2B1-33D3ED88A975}" srcOrd="0" destOrd="0" presId="urn:microsoft.com/office/officeart/2005/8/layout/process1"/>
    <dgm:cxn modelId="{FD94C5D2-A406-4501-A195-EB5456DEFF85}" type="presOf" srcId="{23457156-F1F9-414D-902F-8CCC7ED70292}" destId="{9647D3CD-F041-44CA-B1A3-F1A59FBC1FCC}" srcOrd="0" destOrd="0" presId="urn:microsoft.com/office/officeart/2005/8/layout/process1"/>
    <dgm:cxn modelId="{D4C50231-8797-4800-9B4D-92C31E2358E7}" type="presOf" srcId="{83AA5CDE-E071-4418-96B6-5669D9255B9F}" destId="{74B5507E-4554-4176-A650-954A1B188497}" srcOrd="0" destOrd="0" presId="urn:microsoft.com/office/officeart/2005/8/layout/process1"/>
    <dgm:cxn modelId="{DD006E00-0B50-4BA5-8862-F54F15C5459A}" type="presOf" srcId="{23457156-F1F9-414D-902F-8CCC7ED70292}" destId="{B496690E-DDF6-479C-9BC4-18490494C6AC}" srcOrd="1" destOrd="0" presId="urn:microsoft.com/office/officeart/2005/8/layout/process1"/>
    <dgm:cxn modelId="{171D8DCC-22B0-4656-BE9F-CF923482ACC2}" srcId="{68270F44-96DA-4E40-8527-54B501212709}" destId="{83AA5CDE-E071-4418-96B6-5669D9255B9F}" srcOrd="2" destOrd="0" parTransId="{1612AB96-C9CF-4359-B439-821ED2238FAC}" sibTransId="{ECB6479E-BA6B-4953-B003-8772D40E2B34}"/>
    <dgm:cxn modelId="{77CE089F-804D-40A7-887C-CC9605A85AA3}" srcId="{68270F44-96DA-4E40-8527-54B501212709}" destId="{CC645D9E-A984-40E0-8A3F-DCBB28A70218}" srcOrd="0" destOrd="0" parTransId="{306F4C49-A6A5-4E83-B5B6-F378F0F99EF7}" sibTransId="{687CA592-21DF-482A-ADFF-4DA0E1D12380}"/>
    <dgm:cxn modelId="{35855AB1-0894-4A48-8707-913F4E0BD9DA}" type="presOf" srcId="{CC645D9E-A984-40E0-8A3F-DCBB28A70218}" destId="{8DB8465A-2109-44C0-AD0C-1EAF8F34D6DA}" srcOrd="0" destOrd="0" presId="urn:microsoft.com/office/officeart/2005/8/layout/process1"/>
    <dgm:cxn modelId="{5E555294-40AC-4944-A7EE-231D9E1110B5}" type="presParOf" srcId="{9C5D40D2-2512-4B5B-9A66-90090ED5069E}" destId="{8DB8465A-2109-44C0-AD0C-1EAF8F34D6DA}" srcOrd="0" destOrd="0" presId="urn:microsoft.com/office/officeart/2005/8/layout/process1"/>
    <dgm:cxn modelId="{1D1E30A5-7CA3-4E2B-B852-2AE9CA4724C6}" type="presParOf" srcId="{9C5D40D2-2512-4B5B-9A66-90090ED5069E}" destId="{5C3C6A0E-14A7-4DC9-B2B1-33D3ED88A975}" srcOrd="1" destOrd="0" presId="urn:microsoft.com/office/officeart/2005/8/layout/process1"/>
    <dgm:cxn modelId="{A0F9BD46-20E4-4F24-B570-A7F18D1AF612}" type="presParOf" srcId="{5C3C6A0E-14A7-4DC9-B2B1-33D3ED88A975}" destId="{5C8E4F48-5887-47C4-9DA4-EB49A6B8AAFA}" srcOrd="0" destOrd="0" presId="urn:microsoft.com/office/officeart/2005/8/layout/process1"/>
    <dgm:cxn modelId="{F024231D-F881-4381-B3F0-D4A9340DC60B}" type="presParOf" srcId="{9C5D40D2-2512-4B5B-9A66-90090ED5069E}" destId="{58C0C89A-0709-4D5B-93F5-8E5C53C1E2DD}" srcOrd="2" destOrd="0" presId="urn:microsoft.com/office/officeart/2005/8/layout/process1"/>
    <dgm:cxn modelId="{A6EFFA60-D3B0-47CD-B9C1-F9FC21AF94AD}" type="presParOf" srcId="{9C5D40D2-2512-4B5B-9A66-90090ED5069E}" destId="{9647D3CD-F041-44CA-B1A3-F1A59FBC1FCC}" srcOrd="3" destOrd="0" presId="urn:microsoft.com/office/officeart/2005/8/layout/process1"/>
    <dgm:cxn modelId="{4B3C37F9-FE0E-41AC-B781-B2EB442474CF}" type="presParOf" srcId="{9647D3CD-F041-44CA-B1A3-F1A59FBC1FCC}" destId="{B496690E-DDF6-479C-9BC4-18490494C6AC}" srcOrd="0" destOrd="0" presId="urn:microsoft.com/office/officeart/2005/8/layout/process1"/>
    <dgm:cxn modelId="{B46AE1B2-3EAF-4C59-8217-456C588372AB}" type="presParOf" srcId="{9C5D40D2-2512-4B5B-9A66-90090ED5069E}" destId="{74B5507E-4554-4176-A650-954A1B188497}" srcOrd="4" destOrd="0" presId="urn:microsoft.com/office/officeart/2005/8/layout/process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68270F44-96DA-4E40-8527-54B501212709}" type="doc">
      <dgm:prSet loTypeId="urn:microsoft.com/office/officeart/2005/8/layout/process1" loCatId="process" qsTypeId="urn:microsoft.com/office/officeart/2005/8/quickstyle/simple1" qsCatId="simple" csTypeId="urn:microsoft.com/office/officeart/2005/8/colors/accent0_1" csCatId="mainScheme" phldr="1"/>
      <dgm:spPr/>
    </dgm:pt>
    <dgm:pt modelId="{CC645D9E-A984-40E0-8A3F-DCBB28A70218}">
      <dgm:prSet phldrT="[Text]" custT="1"/>
      <dgm:spPr>
        <a:xfrm>
          <a:off x="2518" y="672403"/>
          <a:ext cx="1101244" cy="660746"/>
        </a:xfrm>
      </dgm:spPr>
      <dgm:t>
        <a:bodyPr/>
        <a:lstStyle/>
        <a:p>
          <a:r>
            <a:rPr lang="id-ID" sz="1200">
              <a:latin typeface="Times New Roman" panose="02020603050405020304" pitchFamily="18" charset="0"/>
              <a:ea typeface="+mn-ea"/>
              <a:cs typeface="Times New Roman" panose="02020603050405020304" pitchFamily="18" charset="0"/>
            </a:rPr>
            <a:t>Pengiklan</a:t>
          </a:r>
        </a:p>
      </dgm:t>
    </dgm:pt>
    <dgm:pt modelId="{306F4C49-A6A5-4E83-B5B6-F378F0F99EF7}" type="parTrans" cxnId="{77CE089F-804D-40A7-887C-CC9605A85AA3}">
      <dgm:prSet/>
      <dgm:spPr/>
      <dgm:t>
        <a:bodyPr/>
        <a:lstStyle/>
        <a:p>
          <a:endParaRPr lang="id-ID" sz="1200">
            <a:latin typeface="Times New Roman" panose="02020603050405020304" pitchFamily="18" charset="0"/>
            <a:cs typeface="Times New Roman" panose="02020603050405020304" pitchFamily="18" charset="0"/>
          </a:endParaRPr>
        </a:p>
      </dgm:t>
    </dgm:pt>
    <dgm:pt modelId="{687CA592-21DF-482A-ADFF-4DA0E1D12380}" type="sibTrans" cxnId="{77CE089F-804D-40A7-887C-CC9605A85AA3}">
      <dgm:prSet custT="1"/>
      <dgm:spPr>
        <a:xfrm>
          <a:off x="1213887" y="866222"/>
          <a:ext cx="233463" cy="273108"/>
        </a:xfrm>
      </dgm:spPr>
      <dgm:t>
        <a:bodyPr/>
        <a:lstStyle/>
        <a:p>
          <a:endParaRPr lang="id-ID" sz="1200">
            <a:solidFill>
              <a:sysClr val="window" lastClr="FFFFFF"/>
            </a:solidFill>
            <a:latin typeface="Times New Roman" panose="02020603050405020304" pitchFamily="18" charset="0"/>
            <a:ea typeface="+mn-ea"/>
            <a:cs typeface="Times New Roman" panose="02020603050405020304" pitchFamily="18" charset="0"/>
          </a:endParaRPr>
        </a:p>
      </dgm:t>
    </dgm:pt>
    <dgm:pt modelId="{ED5E8DB6-78B5-4DE0-BF48-5FDC89FAF8FC}">
      <dgm:prSet phldrT="[Text]" custT="1"/>
      <dgm:spPr>
        <a:xfrm>
          <a:off x="1544261" y="672403"/>
          <a:ext cx="1101244" cy="660746"/>
        </a:xfrm>
      </dgm:spPr>
      <dgm:t>
        <a:bodyPr/>
        <a:lstStyle/>
        <a:p>
          <a:r>
            <a:rPr lang="en-US" sz="1200">
              <a:latin typeface="Times New Roman" panose="02020603050405020304" pitchFamily="18" charset="0"/>
              <a:ea typeface="+mn-ea"/>
              <a:cs typeface="Times New Roman" panose="02020603050405020304" pitchFamily="18" charset="0"/>
            </a:rPr>
            <a:t>Agency Iklan</a:t>
          </a:r>
          <a:endParaRPr lang="id-ID" sz="1200">
            <a:latin typeface="Times New Roman" panose="02020603050405020304" pitchFamily="18" charset="0"/>
            <a:ea typeface="+mn-ea"/>
            <a:cs typeface="Times New Roman" panose="02020603050405020304" pitchFamily="18" charset="0"/>
          </a:endParaRPr>
        </a:p>
      </dgm:t>
    </dgm:pt>
    <dgm:pt modelId="{3F4BC419-DF94-4125-90B2-B636EA5B909D}" type="parTrans" cxnId="{A4E9D8F0-3DD8-41E2-9FCC-95D7D1469D3A}">
      <dgm:prSet/>
      <dgm:spPr/>
      <dgm:t>
        <a:bodyPr/>
        <a:lstStyle/>
        <a:p>
          <a:endParaRPr lang="id-ID" sz="1200">
            <a:latin typeface="Times New Roman" panose="02020603050405020304" pitchFamily="18" charset="0"/>
            <a:cs typeface="Times New Roman" panose="02020603050405020304" pitchFamily="18" charset="0"/>
          </a:endParaRPr>
        </a:p>
      </dgm:t>
    </dgm:pt>
    <dgm:pt modelId="{23457156-F1F9-414D-902F-8CCC7ED70292}" type="sibTrans" cxnId="{A4E9D8F0-3DD8-41E2-9FCC-95D7D1469D3A}">
      <dgm:prSet custT="1"/>
      <dgm:spPr>
        <a:xfrm>
          <a:off x="2755630" y="866222"/>
          <a:ext cx="233463" cy="273108"/>
        </a:xfrm>
      </dgm:spPr>
      <dgm:t>
        <a:bodyPr/>
        <a:lstStyle/>
        <a:p>
          <a:endParaRPr lang="id-ID" sz="1200">
            <a:solidFill>
              <a:sysClr val="window" lastClr="FFFFFF"/>
            </a:solidFill>
            <a:latin typeface="Times New Roman" panose="02020603050405020304" pitchFamily="18" charset="0"/>
            <a:ea typeface="+mn-ea"/>
            <a:cs typeface="Times New Roman" panose="02020603050405020304" pitchFamily="18" charset="0"/>
          </a:endParaRPr>
        </a:p>
      </dgm:t>
    </dgm:pt>
    <dgm:pt modelId="{83AA5CDE-E071-4418-96B6-5669D9255B9F}">
      <dgm:prSet phldrT="[Text]" custT="1"/>
      <dgm:spPr>
        <a:xfrm>
          <a:off x="4627746" y="672403"/>
          <a:ext cx="1101244" cy="660746"/>
        </a:xfrm>
      </dgm:spPr>
      <dgm:t>
        <a:bodyPr/>
        <a:lstStyle/>
        <a:p>
          <a:r>
            <a:rPr lang="en-US" sz="1200">
              <a:latin typeface="Times New Roman" panose="02020603050405020304" pitchFamily="18" charset="0"/>
              <a:ea typeface="+mn-ea"/>
              <a:cs typeface="Times New Roman" panose="02020603050405020304" pitchFamily="18" charset="0"/>
            </a:rPr>
            <a:t>Youtube </a:t>
          </a:r>
          <a:r>
            <a:rPr lang="id-ID" sz="1200">
              <a:latin typeface="Times New Roman" panose="02020603050405020304" pitchFamily="18" charset="0"/>
              <a:ea typeface="+mn-ea"/>
              <a:cs typeface="Times New Roman" panose="02020603050405020304" pitchFamily="18" charset="0"/>
            </a:rPr>
            <a:t>Channel</a:t>
          </a:r>
        </a:p>
      </dgm:t>
    </dgm:pt>
    <dgm:pt modelId="{1612AB96-C9CF-4359-B439-821ED2238FAC}" type="parTrans" cxnId="{171D8DCC-22B0-4656-BE9F-CF923482ACC2}">
      <dgm:prSet/>
      <dgm:spPr/>
      <dgm:t>
        <a:bodyPr/>
        <a:lstStyle/>
        <a:p>
          <a:endParaRPr lang="id-ID" sz="1200">
            <a:latin typeface="Times New Roman" panose="02020603050405020304" pitchFamily="18" charset="0"/>
            <a:cs typeface="Times New Roman" panose="02020603050405020304" pitchFamily="18" charset="0"/>
          </a:endParaRPr>
        </a:p>
      </dgm:t>
    </dgm:pt>
    <dgm:pt modelId="{ECB6479E-BA6B-4953-B003-8772D40E2B34}" type="sibTrans" cxnId="{171D8DCC-22B0-4656-BE9F-CF923482ACC2}">
      <dgm:prSet/>
      <dgm:spPr/>
      <dgm:t>
        <a:bodyPr/>
        <a:lstStyle/>
        <a:p>
          <a:endParaRPr lang="id-ID" sz="1200">
            <a:latin typeface="Times New Roman" panose="02020603050405020304" pitchFamily="18" charset="0"/>
            <a:cs typeface="Times New Roman" panose="02020603050405020304" pitchFamily="18" charset="0"/>
          </a:endParaRPr>
        </a:p>
      </dgm:t>
    </dgm:pt>
    <dgm:pt modelId="{C3C0AFB9-66D5-4031-89B2-5D481E93CF03}">
      <dgm:prSet phldrT="[Text]" custT="1"/>
      <dgm:spPr>
        <a:xfrm>
          <a:off x="3086003" y="672403"/>
          <a:ext cx="1101244" cy="660746"/>
        </a:xfrm>
      </dgm:spPr>
      <dgm:t>
        <a:bodyPr/>
        <a:lstStyle/>
        <a:p>
          <a:r>
            <a:rPr lang="en-US" sz="1200">
              <a:latin typeface="Times New Roman" panose="02020603050405020304" pitchFamily="18" charset="0"/>
              <a:ea typeface="+mn-ea"/>
              <a:cs typeface="Times New Roman" panose="02020603050405020304" pitchFamily="18" charset="0"/>
            </a:rPr>
            <a:t>Multi Channel Network</a:t>
          </a:r>
          <a:endParaRPr lang="id-ID" sz="1200">
            <a:latin typeface="Times New Roman" panose="02020603050405020304" pitchFamily="18" charset="0"/>
            <a:ea typeface="+mn-ea"/>
            <a:cs typeface="Times New Roman" panose="02020603050405020304" pitchFamily="18" charset="0"/>
          </a:endParaRPr>
        </a:p>
      </dgm:t>
    </dgm:pt>
    <dgm:pt modelId="{35290D96-A1E9-4FC4-ABD9-1995CE1D9AE0}" type="parTrans" cxnId="{B8DEC339-016B-40EA-8A6B-644158C69C38}">
      <dgm:prSet/>
      <dgm:spPr/>
      <dgm:t>
        <a:bodyPr/>
        <a:lstStyle/>
        <a:p>
          <a:endParaRPr lang="id-ID" sz="1200">
            <a:latin typeface="Times New Roman" panose="02020603050405020304" pitchFamily="18" charset="0"/>
            <a:cs typeface="Times New Roman" panose="02020603050405020304" pitchFamily="18" charset="0"/>
          </a:endParaRPr>
        </a:p>
      </dgm:t>
    </dgm:pt>
    <dgm:pt modelId="{F9A23634-1B1B-4261-952A-5EB55FC37CA8}" type="sibTrans" cxnId="{B8DEC339-016B-40EA-8A6B-644158C69C38}">
      <dgm:prSet custT="1"/>
      <dgm:spPr>
        <a:xfrm>
          <a:off x="4297373" y="866222"/>
          <a:ext cx="233463" cy="273108"/>
        </a:xfrm>
      </dgm:spPr>
      <dgm:t>
        <a:bodyPr/>
        <a:lstStyle/>
        <a:p>
          <a:endParaRPr lang="id-ID" sz="1200">
            <a:solidFill>
              <a:sysClr val="window" lastClr="FFFFFF"/>
            </a:solidFill>
            <a:latin typeface="Times New Roman" panose="02020603050405020304" pitchFamily="18" charset="0"/>
            <a:ea typeface="+mn-ea"/>
            <a:cs typeface="Times New Roman" panose="02020603050405020304" pitchFamily="18" charset="0"/>
          </a:endParaRPr>
        </a:p>
      </dgm:t>
    </dgm:pt>
    <dgm:pt modelId="{9C5D40D2-2512-4B5B-9A66-90090ED5069E}" type="pres">
      <dgm:prSet presAssocID="{68270F44-96DA-4E40-8527-54B501212709}" presName="Name0" presStyleCnt="0">
        <dgm:presLayoutVars>
          <dgm:dir/>
          <dgm:resizeHandles val="exact"/>
        </dgm:presLayoutVars>
      </dgm:prSet>
      <dgm:spPr/>
    </dgm:pt>
    <dgm:pt modelId="{8DB8465A-2109-44C0-AD0C-1EAF8F34D6DA}" type="pres">
      <dgm:prSet presAssocID="{CC645D9E-A984-40E0-8A3F-DCBB28A70218}" presName="node" presStyleLbl="node1" presStyleIdx="0" presStyleCnt="4">
        <dgm:presLayoutVars>
          <dgm:bulletEnabled val="1"/>
        </dgm:presLayoutVars>
      </dgm:prSet>
      <dgm:spPr>
        <a:prstGeom prst="roundRect">
          <a:avLst>
            <a:gd name="adj" fmla="val 10000"/>
          </a:avLst>
        </a:prstGeom>
      </dgm:spPr>
      <dgm:t>
        <a:bodyPr/>
        <a:lstStyle/>
        <a:p>
          <a:endParaRPr lang="id-ID"/>
        </a:p>
      </dgm:t>
    </dgm:pt>
    <dgm:pt modelId="{5C3C6A0E-14A7-4DC9-B2B1-33D3ED88A975}" type="pres">
      <dgm:prSet presAssocID="{687CA592-21DF-482A-ADFF-4DA0E1D12380}" presName="sibTrans" presStyleLbl="sibTrans2D1" presStyleIdx="0" presStyleCnt="3"/>
      <dgm:spPr>
        <a:prstGeom prst="rightArrow">
          <a:avLst>
            <a:gd name="adj1" fmla="val 60000"/>
            <a:gd name="adj2" fmla="val 50000"/>
          </a:avLst>
        </a:prstGeom>
      </dgm:spPr>
      <dgm:t>
        <a:bodyPr/>
        <a:lstStyle/>
        <a:p>
          <a:endParaRPr lang="id-ID"/>
        </a:p>
      </dgm:t>
    </dgm:pt>
    <dgm:pt modelId="{5C8E4F48-5887-47C4-9DA4-EB49A6B8AAFA}" type="pres">
      <dgm:prSet presAssocID="{687CA592-21DF-482A-ADFF-4DA0E1D12380}" presName="connectorText" presStyleLbl="sibTrans2D1" presStyleIdx="0" presStyleCnt="3"/>
      <dgm:spPr/>
      <dgm:t>
        <a:bodyPr/>
        <a:lstStyle/>
        <a:p>
          <a:endParaRPr lang="id-ID"/>
        </a:p>
      </dgm:t>
    </dgm:pt>
    <dgm:pt modelId="{58C0C89A-0709-4D5B-93F5-8E5C53C1E2DD}" type="pres">
      <dgm:prSet presAssocID="{ED5E8DB6-78B5-4DE0-BF48-5FDC89FAF8FC}" presName="node" presStyleLbl="node1" presStyleIdx="1" presStyleCnt="4">
        <dgm:presLayoutVars>
          <dgm:bulletEnabled val="1"/>
        </dgm:presLayoutVars>
      </dgm:prSet>
      <dgm:spPr>
        <a:prstGeom prst="roundRect">
          <a:avLst>
            <a:gd name="adj" fmla="val 10000"/>
          </a:avLst>
        </a:prstGeom>
      </dgm:spPr>
      <dgm:t>
        <a:bodyPr/>
        <a:lstStyle/>
        <a:p>
          <a:endParaRPr lang="id-ID"/>
        </a:p>
      </dgm:t>
    </dgm:pt>
    <dgm:pt modelId="{9647D3CD-F041-44CA-B1A3-F1A59FBC1FCC}" type="pres">
      <dgm:prSet presAssocID="{23457156-F1F9-414D-902F-8CCC7ED70292}" presName="sibTrans" presStyleLbl="sibTrans2D1" presStyleIdx="1" presStyleCnt="3"/>
      <dgm:spPr>
        <a:prstGeom prst="rightArrow">
          <a:avLst>
            <a:gd name="adj1" fmla="val 60000"/>
            <a:gd name="adj2" fmla="val 50000"/>
          </a:avLst>
        </a:prstGeom>
      </dgm:spPr>
      <dgm:t>
        <a:bodyPr/>
        <a:lstStyle/>
        <a:p>
          <a:endParaRPr lang="id-ID"/>
        </a:p>
      </dgm:t>
    </dgm:pt>
    <dgm:pt modelId="{B496690E-DDF6-479C-9BC4-18490494C6AC}" type="pres">
      <dgm:prSet presAssocID="{23457156-F1F9-414D-902F-8CCC7ED70292}" presName="connectorText" presStyleLbl="sibTrans2D1" presStyleIdx="1" presStyleCnt="3"/>
      <dgm:spPr/>
      <dgm:t>
        <a:bodyPr/>
        <a:lstStyle/>
        <a:p>
          <a:endParaRPr lang="id-ID"/>
        </a:p>
      </dgm:t>
    </dgm:pt>
    <dgm:pt modelId="{06340D82-BD70-4B45-96E7-6EA4BBA9B3FC}" type="pres">
      <dgm:prSet presAssocID="{C3C0AFB9-66D5-4031-89B2-5D481E93CF03}" presName="node" presStyleLbl="node1" presStyleIdx="2" presStyleCnt="4">
        <dgm:presLayoutVars>
          <dgm:bulletEnabled val="1"/>
        </dgm:presLayoutVars>
      </dgm:prSet>
      <dgm:spPr>
        <a:prstGeom prst="roundRect">
          <a:avLst>
            <a:gd name="adj" fmla="val 10000"/>
          </a:avLst>
        </a:prstGeom>
      </dgm:spPr>
      <dgm:t>
        <a:bodyPr/>
        <a:lstStyle/>
        <a:p>
          <a:endParaRPr lang="id-ID"/>
        </a:p>
      </dgm:t>
    </dgm:pt>
    <dgm:pt modelId="{5809312E-ACE3-4F7A-8B00-91A5046BCDC3}" type="pres">
      <dgm:prSet presAssocID="{F9A23634-1B1B-4261-952A-5EB55FC37CA8}" presName="sibTrans" presStyleLbl="sibTrans2D1" presStyleIdx="2" presStyleCnt="3"/>
      <dgm:spPr>
        <a:prstGeom prst="rightArrow">
          <a:avLst>
            <a:gd name="adj1" fmla="val 60000"/>
            <a:gd name="adj2" fmla="val 50000"/>
          </a:avLst>
        </a:prstGeom>
      </dgm:spPr>
      <dgm:t>
        <a:bodyPr/>
        <a:lstStyle/>
        <a:p>
          <a:endParaRPr lang="id-ID"/>
        </a:p>
      </dgm:t>
    </dgm:pt>
    <dgm:pt modelId="{9D0FF568-E370-49D1-8773-337E7BBD62CB}" type="pres">
      <dgm:prSet presAssocID="{F9A23634-1B1B-4261-952A-5EB55FC37CA8}" presName="connectorText" presStyleLbl="sibTrans2D1" presStyleIdx="2" presStyleCnt="3"/>
      <dgm:spPr/>
      <dgm:t>
        <a:bodyPr/>
        <a:lstStyle/>
        <a:p>
          <a:endParaRPr lang="id-ID"/>
        </a:p>
      </dgm:t>
    </dgm:pt>
    <dgm:pt modelId="{74B5507E-4554-4176-A650-954A1B188497}" type="pres">
      <dgm:prSet presAssocID="{83AA5CDE-E071-4418-96B6-5669D9255B9F}" presName="node" presStyleLbl="node1" presStyleIdx="3" presStyleCnt="4">
        <dgm:presLayoutVars>
          <dgm:bulletEnabled val="1"/>
        </dgm:presLayoutVars>
      </dgm:prSet>
      <dgm:spPr>
        <a:prstGeom prst="roundRect">
          <a:avLst>
            <a:gd name="adj" fmla="val 10000"/>
          </a:avLst>
        </a:prstGeom>
      </dgm:spPr>
      <dgm:t>
        <a:bodyPr/>
        <a:lstStyle/>
        <a:p>
          <a:endParaRPr lang="id-ID"/>
        </a:p>
      </dgm:t>
    </dgm:pt>
  </dgm:ptLst>
  <dgm:cxnLst>
    <dgm:cxn modelId="{150F4BDD-52F6-4666-90AE-49CF2DD78510}" type="presOf" srcId="{687CA592-21DF-482A-ADFF-4DA0E1D12380}" destId="{5C3C6A0E-14A7-4DC9-B2B1-33D3ED88A975}" srcOrd="0" destOrd="0" presId="urn:microsoft.com/office/officeart/2005/8/layout/process1"/>
    <dgm:cxn modelId="{8313C858-46CC-4A42-964F-3A1F04EA509E}" type="presOf" srcId="{CC645D9E-A984-40E0-8A3F-DCBB28A70218}" destId="{8DB8465A-2109-44C0-AD0C-1EAF8F34D6DA}" srcOrd="0" destOrd="0" presId="urn:microsoft.com/office/officeart/2005/8/layout/process1"/>
    <dgm:cxn modelId="{4A7448ED-2B30-4283-9715-1214AAB7DE2D}" type="presOf" srcId="{23457156-F1F9-414D-902F-8CCC7ED70292}" destId="{9647D3CD-F041-44CA-B1A3-F1A59FBC1FCC}" srcOrd="0" destOrd="0" presId="urn:microsoft.com/office/officeart/2005/8/layout/process1"/>
    <dgm:cxn modelId="{BFCFE587-DF4F-4993-BFBE-8A5088331517}" type="presOf" srcId="{23457156-F1F9-414D-902F-8CCC7ED70292}" destId="{B496690E-DDF6-479C-9BC4-18490494C6AC}" srcOrd="1" destOrd="0" presId="urn:microsoft.com/office/officeart/2005/8/layout/process1"/>
    <dgm:cxn modelId="{7ABA25BB-1755-441F-8167-518BB76B22EE}" type="presOf" srcId="{68270F44-96DA-4E40-8527-54B501212709}" destId="{9C5D40D2-2512-4B5B-9A66-90090ED5069E}" srcOrd="0" destOrd="0" presId="urn:microsoft.com/office/officeart/2005/8/layout/process1"/>
    <dgm:cxn modelId="{77CE089F-804D-40A7-887C-CC9605A85AA3}" srcId="{68270F44-96DA-4E40-8527-54B501212709}" destId="{CC645D9E-A984-40E0-8A3F-DCBB28A70218}" srcOrd="0" destOrd="0" parTransId="{306F4C49-A6A5-4E83-B5B6-F378F0F99EF7}" sibTransId="{687CA592-21DF-482A-ADFF-4DA0E1D12380}"/>
    <dgm:cxn modelId="{BC1C7868-EBE6-4C1D-92C2-43C9FE57AB42}" type="presOf" srcId="{687CA592-21DF-482A-ADFF-4DA0E1D12380}" destId="{5C8E4F48-5887-47C4-9DA4-EB49A6B8AAFA}" srcOrd="1" destOrd="0" presId="urn:microsoft.com/office/officeart/2005/8/layout/process1"/>
    <dgm:cxn modelId="{DDDE5176-FF4B-43E6-9C41-8DA502FF5388}" type="presOf" srcId="{83AA5CDE-E071-4418-96B6-5669D9255B9F}" destId="{74B5507E-4554-4176-A650-954A1B188497}" srcOrd="0" destOrd="0" presId="urn:microsoft.com/office/officeart/2005/8/layout/process1"/>
    <dgm:cxn modelId="{171D8DCC-22B0-4656-BE9F-CF923482ACC2}" srcId="{68270F44-96DA-4E40-8527-54B501212709}" destId="{83AA5CDE-E071-4418-96B6-5669D9255B9F}" srcOrd="3" destOrd="0" parTransId="{1612AB96-C9CF-4359-B439-821ED2238FAC}" sibTransId="{ECB6479E-BA6B-4953-B003-8772D40E2B34}"/>
    <dgm:cxn modelId="{B7EDFFC3-9CFC-41EB-82A2-5E716D96A63F}" type="presOf" srcId="{ED5E8DB6-78B5-4DE0-BF48-5FDC89FAF8FC}" destId="{58C0C89A-0709-4D5B-93F5-8E5C53C1E2DD}" srcOrd="0" destOrd="0" presId="urn:microsoft.com/office/officeart/2005/8/layout/process1"/>
    <dgm:cxn modelId="{B8DEC339-016B-40EA-8A6B-644158C69C38}" srcId="{68270F44-96DA-4E40-8527-54B501212709}" destId="{C3C0AFB9-66D5-4031-89B2-5D481E93CF03}" srcOrd="2" destOrd="0" parTransId="{35290D96-A1E9-4FC4-ABD9-1995CE1D9AE0}" sibTransId="{F9A23634-1B1B-4261-952A-5EB55FC37CA8}"/>
    <dgm:cxn modelId="{A4E9D8F0-3DD8-41E2-9FCC-95D7D1469D3A}" srcId="{68270F44-96DA-4E40-8527-54B501212709}" destId="{ED5E8DB6-78B5-4DE0-BF48-5FDC89FAF8FC}" srcOrd="1" destOrd="0" parTransId="{3F4BC419-DF94-4125-90B2-B636EA5B909D}" sibTransId="{23457156-F1F9-414D-902F-8CCC7ED70292}"/>
    <dgm:cxn modelId="{16CA59E1-D9AE-40C7-A40D-70BF0EA525FB}" type="presOf" srcId="{F9A23634-1B1B-4261-952A-5EB55FC37CA8}" destId="{5809312E-ACE3-4F7A-8B00-91A5046BCDC3}" srcOrd="0" destOrd="0" presId="urn:microsoft.com/office/officeart/2005/8/layout/process1"/>
    <dgm:cxn modelId="{BC1FA7CD-E831-4012-A386-9C3D7DD018C3}" type="presOf" srcId="{C3C0AFB9-66D5-4031-89B2-5D481E93CF03}" destId="{06340D82-BD70-4B45-96E7-6EA4BBA9B3FC}" srcOrd="0" destOrd="0" presId="urn:microsoft.com/office/officeart/2005/8/layout/process1"/>
    <dgm:cxn modelId="{0A48F413-F823-4FED-BA37-750266109F06}" type="presOf" srcId="{F9A23634-1B1B-4261-952A-5EB55FC37CA8}" destId="{9D0FF568-E370-49D1-8773-337E7BBD62CB}" srcOrd="1" destOrd="0" presId="urn:microsoft.com/office/officeart/2005/8/layout/process1"/>
    <dgm:cxn modelId="{9B4BDBC4-222C-4F61-B4F7-EC544289593E}" type="presParOf" srcId="{9C5D40D2-2512-4B5B-9A66-90090ED5069E}" destId="{8DB8465A-2109-44C0-AD0C-1EAF8F34D6DA}" srcOrd="0" destOrd="0" presId="urn:microsoft.com/office/officeart/2005/8/layout/process1"/>
    <dgm:cxn modelId="{D8D6E097-99A9-4905-AA42-84443D7D99BC}" type="presParOf" srcId="{9C5D40D2-2512-4B5B-9A66-90090ED5069E}" destId="{5C3C6A0E-14A7-4DC9-B2B1-33D3ED88A975}" srcOrd="1" destOrd="0" presId="urn:microsoft.com/office/officeart/2005/8/layout/process1"/>
    <dgm:cxn modelId="{4C361E8F-CFFD-4354-A498-507B4D16FFAE}" type="presParOf" srcId="{5C3C6A0E-14A7-4DC9-B2B1-33D3ED88A975}" destId="{5C8E4F48-5887-47C4-9DA4-EB49A6B8AAFA}" srcOrd="0" destOrd="0" presId="urn:microsoft.com/office/officeart/2005/8/layout/process1"/>
    <dgm:cxn modelId="{A6FFEAA2-B67D-4A78-AD1C-3134F5D7FEF9}" type="presParOf" srcId="{9C5D40D2-2512-4B5B-9A66-90090ED5069E}" destId="{58C0C89A-0709-4D5B-93F5-8E5C53C1E2DD}" srcOrd="2" destOrd="0" presId="urn:microsoft.com/office/officeart/2005/8/layout/process1"/>
    <dgm:cxn modelId="{723104E8-DFAB-47BD-A3D1-DD3D3416AF4E}" type="presParOf" srcId="{9C5D40D2-2512-4B5B-9A66-90090ED5069E}" destId="{9647D3CD-F041-44CA-B1A3-F1A59FBC1FCC}" srcOrd="3" destOrd="0" presId="urn:microsoft.com/office/officeart/2005/8/layout/process1"/>
    <dgm:cxn modelId="{60957AE7-9945-49B3-9BA1-A03A0E5A1F86}" type="presParOf" srcId="{9647D3CD-F041-44CA-B1A3-F1A59FBC1FCC}" destId="{B496690E-DDF6-479C-9BC4-18490494C6AC}" srcOrd="0" destOrd="0" presId="urn:microsoft.com/office/officeart/2005/8/layout/process1"/>
    <dgm:cxn modelId="{384773A6-91BB-4064-915C-FDD291628DC5}" type="presParOf" srcId="{9C5D40D2-2512-4B5B-9A66-90090ED5069E}" destId="{06340D82-BD70-4B45-96E7-6EA4BBA9B3FC}" srcOrd="4" destOrd="0" presId="urn:microsoft.com/office/officeart/2005/8/layout/process1"/>
    <dgm:cxn modelId="{126CDBF9-C806-4D22-AD31-466B0C2EE323}" type="presParOf" srcId="{9C5D40D2-2512-4B5B-9A66-90090ED5069E}" destId="{5809312E-ACE3-4F7A-8B00-91A5046BCDC3}" srcOrd="5" destOrd="0" presId="urn:microsoft.com/office/officeart/2005/8/layout/process1"/>
    <dgm:cxn modelId="{489D942F-A07F-43DC-AB83-2B52266B67CF}" type="presParOf" srcId="{5809312E-ACE3-4F7A-8B00-91A5046BCDC3}" destId="{9D0FF568-E370-49D1-8773-337E7BBD62CB}" srcOrd="0" destOrd="0" presId="urn:microsoft.com/office/officeart/2005/8/layout/process1"/>
    <dgm:cxn modelId="{034F2B88-D34A-4BAE-AACF-265D4B6EC242}" type="presParOf" srcId="{9C5D40D2-2512-4B5B-9A66-90090ED5069E}" destId="{74B5507E-4554-4176-A650-954A1B188497}" srcOrd="6" destOrd="0" presId="urn:microsoft.com/office/officeart/2005/8/layout/process1"/>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44BC8DA-B51D-4C5E-A7C3-0CF527794D77}">
      <dsp:nvSpPr>
        <dsp:cNvPr id="0" name=""/>
        <dsp:cNvSpPr/>
      </dsp:nvSpPr>
      <dsp:spPr>
        <a:xfrm>
          <a:off x="4202" y="0"/>
          <a:ext cx="1256090" cy="514350"/>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b="1" kern="1200">
              <a:effectLst>
                <a:outerShdw blurRad="50800" dist="38100" algn="l" rotWithShape="0">
                  <a:prstClr val="black">
                    <a:alpha val="40000"/>
                  </a:prstClr>
                </a:outerShdw>
              </a:effectLst>
              <a:latin typeface="Times New Roman" panose="02020603050405020304" pitchFamily="18" charset="0"/>
              <a:cs typeface="Times New Roman" panose="02020603050405020304" pitchFamily="18" charset="0"/>
            </a:rPr>
            <a:t>Pemasang Iklan</a:t>
          </a:r>
        </a:p>
      </dsp:txBody>
      <dsp:txXfrm>
        <a:off x="19267" y="15065"/>
        <a:ext cx="1225960" cy="484220"/>
      </dsp:txXfrm>
    </dsp:sp>
    <dsp:sp modelId="{AA668AE0-CBD2-4762-8F90-0BE479B9DEC8}">
      <dsp:nvSpPr>
        <dsp:cNvPr id="0" name=""/>
        <dsp:cNvSpPr/>
      </dsp:nvSpPr>
      <dsp:spPr>
        <a:xfrm>
          <a:off x="1385902" y="101419"/>
          <a:ext cx="266291" cy="31151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endParaRPr lang="en-US" sz="1300" kern="1200"/>
        </a:p>
      </dsp:txBody>
      <dsp:txXfrm>
        <a:off x="1385902" y="163721"/>
        <a:ext cx="186404" cy="186906"/>
      </dsp:txXfrm>
    </dsp:sp>
    <dsp:sp modelId="{B215100E-042C-4DF0-A53D-55654ACE22E8}">
      <dsp:nvSpPr>
        <dsp:cNvPr id="0" name=""/>
        <dsp:cNvSpPr/>
      </dsp:nvSpPr>
      <dsp:spPr>
        <a:xfrm>
          <a:off x="1762729" y="0"/>
          <a:ext cx="1256090" cy="514350"/>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b="1" kern="1200">
              <a:effectLst>
                <a:outerShdw blurRad="50800" dist="38100" algn="l" rotWithShape="0">
                  <a:prstClr val="black">
                    <a:alpha val="40000"/>
                  </a:prstClr>
                </a:outerShdw>
              </a:effectLst>
              <a:latin typeface="Times New Roman" panose="02020603050405020304" pitchFamily="18" charset="0"/>
              <a:cs typeface="Times New Roman" panose="02020603050405020304" pitchFamily="18" charset="0"/>
            </a:rPr>
            <a:t>Agency Iklan</a:t>
          </a:r>
        </a:p>
      </dsp:txBody>
      <dsp:txXfrm>
        <a:off x="1777794" y="15065"/>
        <a:ext cx="1225960" cy="484220"/>
      </dsp:txXfrm>
    </dsp:sp>
    <dsp:sp modelId="{7E66211B-AE4B-4356-A269-BBF0FD111B97}">
      <dsp:nvSpPr>
        <dsp:cNvPr id="0" name=""/>
        <dsp:cNvSpPr/>
      </dsp:nvSpPr>
      <dsp:spPr>
        <a:xfrm>
          <a:off x="3144429" y="101419"/>
          <a:ext cx="266291" cy="31151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endParaRPr lang="en-US" sz="1300" kern="1200"/>
        </a:p>
      </dsp:txBody>
      <dsp:txXfrm>
        <a:off x="3144429" y="163721"/>
        <a:ext cx="186404" cy="186906"/>
      </dsp:txXfrm>
    </dsp:sp>
    <dsp:sp modelId="{B9D22398-4A5A-4EF8-A3EF-EF40FA561FB2}">
      <dsp:nvSpPr>
        <dsp:cNvPr id="0" name=""/>
        <dsp:cNvSpPr/>
      </dsp:nvSpPr>
      <dsp:spPr>
        <a:xfrm>
          <a:off x="3521256" y="0"/>
          <a:ext cx="1256090" cy="514350"/>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b="1" kern="1200">
              <a:effectLst>
                <a:outerShdw blurRad="50800" dist="38100" algn="l" rotWithShape="0">
                  <a:prstClr val="black">
                    <a:alpha val="40000"/>
                  </a:prstClr>
                </a:outerShdw>
              </a:effectLst>
              <a:latin typeface="Times New Roman" panose="02020603050405020304" pitchFamily="18" charset="0"/>
              <a:cs typeface="Times New Roman" panose="02020603050405020304" pitchFamily="18" charset="0"/>
            </a:rPr>
            <a:t>Media Massa</a:t>
          </a:r>
        </a:p>
      </dsp:txBody>
      <dsp:txXfrm>
        <a:off x="3536321" y="15065"/>
        <a:ext cx="1225960" cy="48422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DB8465A-2109-44C0-AD0C-1EAF8F34D6DA}">
      <dsp:nvSpPr>
        <dsp:cNvPr id="0" name=""/>
        <dsp:cNvSpPr/>
      </dsp:nvSpPr>
      <dsp:spPr>
        <a:xfrm>
          <a:off x="620" y="0"/>
          <a:ext cx="1323193" cy="36195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pitchFamily="18" charset="0"/>
              <a:ea typeface="+mn-ea"/>
              <a:cs typeface="Times New Roman" panose="02020603050405020304" pitchFamily="18" charset="0"/>
            </a:rPr>
            <a:t>Pengiklan</a:t>
          </a:r>
        </a:p>
      </dsp:txBody>
      <dsp:txXfrm>
        <a:off x="11221" y="10601"/>
        <a:ext cx="1301991" cy="340748"/>
      </dsp:txXfrm>
    </dsp:sp>
    <dsp:sp modelId="{5C3C6A0E-14A7-4DC9-B2B1-33D3ED88A975}">
      <dsp:nvSpPr>
        <dsp:cNvPr id="0" name=""/>
        <dsp:cNvSpPr/>
      </dsp:nvSpPr>
      <dsp:spPr>
        <a:xfrm>
          <a:off x="1456133" y="16899"/>
          <a:ext cx="280516" cy="328151"/>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id-ID" sz="12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1456133" y="82529"/>
        <a:ext cx="196361" cy="196891"/>
      </dsp:txXfrm>
    </dsp:sp>
    <dsp:sp modelId="{8F3FA577-6E86-4073-8CB4-CF0C56E7E92C}">
      <dsp:nvSpPr>
        <dsp:cNvPr id="0" name=""/>
        <dsp:cNvSpPr/>
      </dsp:nvSpPr>
      <dsp:spPr>
        <a:xfrm>
          <a:off x="1853091" y="0"/>
          <a:ext cx="1323193" cy="36195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ea typeface="+mn-ea"/>
              <a:cs typeface="Times New Roman" panose="02020603050405020304" pitchFamily="18" charset="0"/>
            </a:rPr>
            <a:t>Youtube </a:t>
          </a:r>
          <a:r>
            <a:rPr lang="id-ID" sz="1200" kern="1200">
              <a:latin typeface="Times New Roman" panose="02020603050405020304" pitchFamily="18" charset="0"/>
              <a:ea typeface="+mn-ea"/>
              <a:cs typeface="Times New Roman" panose="02020603050405020304" pitchFamily="18" charset="0"/>
            </a:rPr>
            <a:t>Channel</a:t>
          </a:r>
        </a:p>
      </dsp:txBody>
      <dsp:txXfrm>
        <a:off x="1863692" y="10601"/>
        <a:ext cx="1301991" cy="34074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DB8465A-2109-44C0-AD0C-1EAF8F34D6DA}">
      <dsp:nvSpPr>
        <dsp:cNvPr id="0" name=""/>
        <dsp:cNvSpPr/>
      </dsp:nvSpPr>
      <dsp:spPr>
        <a:xfrm>
          <a:off x="4451" y="0"/>
          <a:ext cx="1330514" cy="27178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pitchFamily="18" charset="0"/>
              <a:ea typeface="+mn-ea"/>
              <a:cs typeface="Times New Roman" panose="02020603050405020304" pitchFamily="18" charset="0"/>
            </a:rPr>
            <a:t>Pengiklan</a:t>
          </a:r>
        </a:p>
      </dsp:txBody>
      <dsp:txXfrm>
        <a:off x="12411" y="7960"/>
        <a:ext cx="1314594" cy="255860"/>
      </dsp:txXfrm>
    </dsp:sp>
    <dsp:sp modelId="{5C3C6A0E-14A7-4DC9-B2B1-33D3ED88A975}">
      <dsp:nvSpPr>
        <dsp:cNvPr id="0" name=""/>
        <dsp:cNvSpPr/>
      </dsp:nvSpPr>
      <dsp:spPr>
        <a:xfrm>
          <a:off x="1468017" y="0"/>
          <a:ext cx="282069" cy="2717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id-ID" sz="12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1468017" y="54356"/>
        <a:ext cx="200535" cy="163068"/>
      </dsp:txXfrm>
    </dsp:sp>
    <dsp:sp modelId="{58C0C89A-0709-4D5B-93F5-8E5C53C1E2DD}">
      <dsp:nvSpPr>
        <dsp:cNvPr id="0" name=""/>
        <dsp:cNvSpPr/>
      </dsp:nvSpPr>
      <dsp:spPr>
        <a:xfrm>
          <a:off x="1867171" y="0"/>
          <a:ext cx="1330514" cy="27178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ea typeface="+mn-ea"/>
              <a:cs typeface="Times New Roman" panose="02020603050405020304" pitchFamily="18" charset="0"/>
            </a:rPr>
            <a:t>Agency Iklan</a:t>
          </a:r>
          <a:endParaRPr lang="id-ID" sz="1200" kern="1200">
            <a:latin typeface="Times New Roman" panose="02020603050405020304" pitchFamily="18" charset="0"/>
            <a:ea typeface="+mn-ea"/>
            <a:cs typeface="Times New Roman" panose="02020603050405020304" pitchFamily="18" charset="0"/>
          </a:endParaRPr>
        </a:p>
      </dsp:txBody>
      <dsp:txXfrm>
        <a:off x="1875131" y="7960"/>
        <a:ext cx="1314594" cy="255860"/>
      </dsp:txXfrm>
    </dsp:sp>
    <dsp:sp modelId="{9647D3CD-F041-44CA-B1A3-F1A59FBC1FCC}">
      <dsp:nvSpPr>
        <dsp:cNvPr id="0" name=""/>
        <dsp:cNvSpPr/>
      </dsp:nvSpPr>
      <dsp:spPr>
        <a:xfrm>
          <a:off x="3330737" y="0"/>
          <a:ext cx="282069" cy="2717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id-ID" sz="12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3330737" y="54356"/>
        <a:ext cx="200535" cy="163068"/>
      </dsp:txXfrm>
    </dsp:sp>
    <dsp:sp modelId="{74B5507E-4554-4176-A650-954A1B188497}">
      <dsp:nvSpPr>
        <dsp:cNvPr id="0" name=""/>
        <dsp:cNvSpPr/>
      </dsp:nvSpPr>
      <dsp:spPr>
        <a:xfrm>
          <a:off x="3729891" y="0"/>
          <a:ext cx="1330514" cy="27178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ea typeface="+mn-ea"/>
              <a:cs typeface="Times New Roman" panose="02020603050405020304" pitchFamily="18" charset="0"/>
            </a:rPr>
            <a:t>Youtube </a:t>
          </a:r>
          <a:r>
            <a:rPr lang="id-ID" sz="1200" kern="1200">
              <a:latin typeface="Times New Roman" panose="02020603050405020304" pitchFamily="18" charset="0"/>
              <a:ea typeface="+mn-ea"/>
              <a:cs typeface="Times New Roman" panose="02020603050405020304" pitchFamily="18" charset="0"/>
            </a:rPr>
            <a:t>Channel</a:t>
          </a:r>
        </a:p>
      </dsp:txBody>
      <dsp:txXfrm>
        <a:off x="3737851" y="7960"/>
        <a:ext cx="1314594" cy="255860"/>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DB8465A-2109-44C0-AD0C-1EAF8F34D6DA}">
      <dsp:nvSpPr>
        <dsp:cNvPr id="0" name=""/>
        <dsp:cNvSpPr/>
      </dsp:nvSpPr>
      <dsp:spPr>
        <a:xfrm>
          <a:off x="4831" y="0"/>
          <a:ext cx="1000098" cy="33337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pitchFamily="18" charset="0"/>
              <a:ea typeface="+mn-ea"/>
              <a:cs typeface="Times New Roman" panose="02020603050405020304" pitchFamily="18" charset="0"/>
            </a:rPr>
            <a:t>Pengiklan</a:t>
          </a:r>
        </a:p>
      </dsp:txBody>
      <dsp:txXfrm>
        <a:off x="14595" y="9764"/>
        <a:ext cx="980570" cy="313847"/>
      </dsp:txXfrm>
    </dsp:sp>
    <dsp:sp modelId="{5C3C6A0E-14A7-4DC9-B2B1-33D3ED88A975}">
      <dsp:nvSpPr>
        <dsp:cNvPr id="0" name=""/>
        <dsp:cNvSpPr/>
      </dsp:nvSpPr>
      <dsp:spPr>
        <a:xfrm>
          <a:off x="1104939" y="42675"/>
          <a:ext cx="212020" cy="24802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id-ID" sz="12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1104939" y="92280"/>
        <a:ext cx="148414" cy="148814"/>
      </dsp:txXfrm>
    </dsp:sp>
    <dsp:sp modelId="{58C0C89A-0709-4D5B-93F5-8E5C53C1E2DD}">
      <dsp:nvSpPr>
        <dsp:cNvPr id="0" name=""/>
        <dsp:cNvSpPr/>
      </dsp:nvSpPr>
      <dsp:spPr>
        <a:xfrm>
          <a:off x="1404969" y="0"/>
          <a:ext cx="1000098" cy="33337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ea typeface="+mn-ea"/>
              <a:cs typeface="Times New Roman" panose="02020603050405020304" pitchFamily="18" charset="0"/>
            </a:rPr>
            <a:t>Agency Iklan</a:t>
          </a:r>
          <a:endParaRPr lang="id-ID" sz="1200" kern="1200">
            <a:latin typeface="Times New Roman" panose="02020603050405020304" pitchFamily="18" charset="0"/>
            <a:ea typeface="+mn-ea"/>
            <a:cs typeface="Times New Roman" panose="02020603050405020304" pitchFamily="18" charset="0"/>
          </a:endParaRPr>
        </a:p>
      </dsp:txBody>
      <dsp:txXfrm>
        <a:off x="1414733" y="9764"/>
        <a:ext cx="980570" cy="313847"/>
      </dsp:txXfrm>
    </dsp:sp>
    <dsp:sp modelId="{9647D3CD-F041-44CA-B1A3-F1A59FBC1FCC}">
      <dsp:nvSpPr>
        <dsp:cNvPr id="0" name=""/>
        <dsp:cNvSpPr/>
      </dsp:nvSpPr>
      <dsp:spPr>
        <a:xfrm>
          <a:off x="2505077" y="42675"/>
          <a:ext cx="212020" cy="24802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id-ID" sz="12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2505077" y="92280"/>
        <a:ext cx="148414" cy="148814"/>
      </dsp:txXfrm>
    </dsp:sp>
    <dsp:sp modelId="{06340D82-BD70-4B45-96E7-6EA4BBA9B3FC}">
      <dsp:nvSpPr>
        <dsp:cNvPr id="0" name=""/>
        <dsp:cNvSpPr/>
      </dsp:nvSpPr>
      <dsp:spPr>
        <a:xfrm>
          <a:off x="2805107" y="0"/>
          <a:ext cx="1000098" cy="33337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ea typeface="+mn-ea"/>
              <a:cs typeface="Times New Roman" panose="02020603050405020304" pitchFamily="18" charset="0"/>
            </a:rPr>
            <a:t>Multi Channel Network</a:t>
          </a:r>
          <a:endParaRPr lang="id-ID" sz="1200" kern="1200">
            <a:latin typeface="Times New Roman" panose="02020603050405020304" pitchFamily="18" charset="0"/>
            <a:ea typeface="+mn-ea"/>
            <a:cs typeface="Times New Roman" panose="02020603050405020304" pitchFamily="18" charset="0"/>
          </a:endParaRPr>
        </a:p>
      </dsp:txBody>
      <dsp:txXfrm>
        <a:off x="2814871" y="9764"/>
        <a:ext cx="980570" cy="313847"/>
      </dsp:txXfrm>
    </dsp:sp>
    <dsp:sp modelId="{5809312E-ACE3-4F7A-8B00-91A5046BCDC3}">
      <dsp:nvSpPr>
        <dsp:cNvPr id="0" name=""/>
        <dsp:cNvSpPr/>
      </dsp:nvSpPr>
      <dsp:spPr>
        <a:xfrm>
          <a:off x="3905215" y="42675"/>
          <a:ext cx="212020" cy="24802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id-ID" sz="12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3905215" y="92280"/>
        <a:ext cx="148414" cy="148814"/>
      </dsp:txXfrm>
    </dsp:sp>
    <dsp:sp modelId="{74B5507E-4554-4176-A650-954A1B188497}">
      <dsp:nvSpPr>
        <dsp:cNvPr id="0" name=""/>
        <dsp:cNvSpPr/>
      </dsp:nvSpPr>
      <dsp:spPr>
        <a:xfrm>
          <a:off x="4205245" y="0"/>
          <a:ext cx="1000098" cy="33337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ea typeface="+mn-ea"/>
              <a:cs typeface="Times New Roman" panose="02020603050405020304" pitchFamily="18" charset="0"/>
            </a:rPr>
            <a:t>Youtube </a:t>
          </a:r>
          <a:r>
            <a:rPr lang="id-ID" sz="1200" kern="1200">
              <a:latin typeface="Times New Roman" panose="02020603050405020304" pitchFamily="18" charset="0"/>
              <a:ea typeface="+mn-ea"/>
              <a:cs typeface="Times New Roman" panose="02020603050405020304" pitchFamily="18" charset="0"/>
            </a:rPr>
            <a:t>Channel</a:t>
          </a:r>
        </a:p>
      </dsp:txBody>
      <dsp:txXfrm>
        <a:off x="4215009" y="9764"/>
        <a:ext cx="980570" cy="31384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F39B6-174A-42AD-81F3-F01A25CCC4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1</TotalTime>
  <Pages>14</Pages>
  <Words>9140</Words>
  <Characters>52098</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una Budiono</dc:creator>
  <cp:keywords/>
  <dc:description/>
  <cp:lastModifiedBy>Taruna</cp:lastModifiedBy>
  <cp:revision>177</cp:revision>
  <dcterms:created xsi:type="dcterms:W3CDTF">2018-10-08T06:52:00Z</dcterms:created>
  <dcterms:modified xsi:type="dcterms:W3CDTF">2020-03-24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4dd5146-141d-3f7a-9dab-922a59668ddc</vt:lpwstr>
  </property>
</Properties>
</file>